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7907978" w14:textId="4EE58D4E" w:rsidR="002D1D29" w:rsidRDefault="002D1D29" w:rsidP="00927A69">
      <w:pPr>
        <w:rPr>
          <w:rFonts w:ascii="Times New Roman" w:hAnsi="Times New Roman" w:cs="Times New Roman"/>
          <w:b/>
          <w:bCs/>
          <w:sz w:val="20"/>
          <w:szCs w:val="20"/>
        </w:rPr>
      </w:pPr>
      <w:bookmarkStart w:id="0" w:name="_Hlk198199985"/>
      <w:bookmarkEnd w:id="0"/>
      <w:r w:rsidRPr="002D1D29">
        <w:rPr>
          <w:rFonts w:ascii="Times New Roman" w:hAnsi="Times New Roman" w:cs="Times New Roman" w:hint="eastAsia"/>
          <w:b/>
          <w:bCs/>
          <w:sz w:val="20"/>
          <w:szCs w:val="20"/>
        </w:rPr>
        <w:t>Supplemental Material</w:t>
      </w:r>
    </w:p>
    <w:p w14:paraId="75B38408" w14:textId="2F0E5F4A" w:rsidR="002D1D29" w:rsidRDefault="002D1D29" w:rsidP="00927A69">
      <w:pPr>
        <w:rPr>
          <w:rFonts w:ascii="Times New Roman" w:hAnsi="Times New Roman" w:cs="Times New Roman"/>
          <w:b/>
          <w:bCs/>
          <w:sz w:val="20"/>
          <w:szCs w:val="20"/>
        </w:rPr>
      </w:pPr>
      <w:r w:rsidRPr="002D1D29">
        <w:rPr>
          <w:rFonts w:ascii="Times New Roman" w:hAnsi="Times New Roman" w:cs="Times New Roman" w:hint="eastAsia"/>
          <w:b/>
          <w:bCs/>
          <w:sz w:val="20"/>
          <w:szCs w:val="20"/>
        </w:rPr>
        <w:t>Table of Contents</w:t>
      </w:r>
    </w:p>
    <w:p w14:paraId="7A855FA8" w14:textId="45A6717C" w:rsidR="002D1D29" w:rsidRDefault="002D1D29" w:rsidP="00676723">
      <w:pPr>
        <w:tabs>
          <w:tab w:val="center" w:leader="dot" w:pos="8820"/>
        </w:tabs>
        <w:rPr>
          <w:rFonts w:ascii="Times New Roman" w:hAnsi="Times New Roman" w:cs="Times New Roman"/>
          <w:sz w:val="20"/>
          <w:szCs w:val="20"/>
        </w:rPr>
      </w:pPr>
      <w:r w:rsidRPr="002D1D29">
        <w:rPr>
          <w:rFonts w:ascii="Times New Roman" w:hAnsi="Times New Roman" w:cs="Times New Roman" w:hint="eastAsia"/>
          <w:b/>
          <w:bCs/>
          <w:sz w:val="20"/>
          <w:szCs w:val="20"/>
        </w:rPr>
        <w:t>Supplemental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Table S1</w:t>
      </w:r>
      <w:r w:rsidRPr="002D1D29">
        <w:rPr>
          <w:rFonts w:hint="eastAsia"/>
        </w:rPr>
        <w:t xml:space="preserve"> </w:t>
      </w:r>
      <w:r w:rsidR="0080541D" w:rsidRPr="0080541D">
        <w:rPr>
          <w:rFonts w:ascii="Times New Roman" w:hAnsi="Times New Roman" w:cs="Times New Roman" w:hint="eastAsia"/>
          <w:sz w:val="20"/>
          <w:szCs w:val="20"/>
        </w:rPr>
        <w:t xml:space="preserve">Summary statistics of </w:t>
      </w:r>
      <w:r w:rsidR="00F6167D" w:rsidRPr="0080541D">
        <w:rPr>
          <w:rFonts w:ascii="Times New Roman" w:hAnsi="Times New Roman" w:cs="Times New Roman"/>
          <w:sz w:val="20"/>
          <w:szCs w:val="20"/>
        </w:rPr>
        <w:t>pediatric</w:t>
      </w:r>
      <w:r w:rsidR="0080541D" w:rsidRPr="0080541D">
        <w:rPr>
          <w:rFonts w:ascii="Times New Roman" w:hAnsi="Times New Roman" w:cs="Times New Roman" w:hint="eastAsia"/>
          <w:sz w:val="20"/>
          <w:szCs w:val="20"/>
        </w:rPr>
        <w:t xml:space="preserve"> patients in Hangzhou from 2014 to 2020</w:t>
      </w:r>
      <w:r w:rsidR="00676723">
        <w:rPr>
          <w:rFonts w:ascii="Times New Roman" w:hAnsi="Times New Roman" w:cs="Times New Roman"/>
          <w:sz w:val="20"/>
          <w:szCs w:val="20"/>
        </w:rPr>
        <w:tab/>
      </w:r>
      <w:r w:rsidR="00676723">
        <w:rPr>
          <w:rFonts w:ascii="Times New Roman" w:hAnsi="Times New Roman" w:cs="Times New Roman" w:hint="eastAsia"/>
          <w:sz w:val="20"/>
          <w:szCs w:val="20"/>
        </w:rPr>
        <w:t>2</w:t>
      </w:r>
    </w:p>
    <w:p w14:paraId="6D73C8D7" w14:textId="1F7AC036" w:rsidR="006446B3" w:rsidRPr="006446B3" w:rsidRDefault="006446B3" w:rsidP="00676723">
      <w:pPr>
        <w:tabs>
          <w:tab w:val="center" w:leader="dot" w:pos="8820"/>
        </w:tabs>
        <w:rPr>
          <w:rFonts w:ascii="Times New Roman" w:hAnsi="Times New Roman" w:cs="Times New Roman"/>
          <w:sz w:val="20"/>
          <w:szCs w:val="20"/>
        </w:rPr>
      </w:pPr>
      <w:r w:rsidRPr="002D1D29">
        <w:rPr>
          <w:rFonts w:ascii="Times New Roman" w:hAnsi="Times New Roman" w:cs="Times New Roman" w:hint="eastAsia"/>
          <w:b/>
          <w:bCs/>
          <w:sz w:val="20"/>
          <w:szCs w:val="20"/>
        </w:rPr>
        <w:t>Supplemental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Table S2</w:t>
      </w:r>
      <w:r w:rsidRPr="002D1D29">
        <w:rPr>
          <w:rFonts w:hint="eastAsia"/>
        </w:rPr>
        <w:t xml:space="preserve"> </w:t>
      </w:r>
      <w:r w:rsidR="0080541D" w:rsidRPr="0080541D">
        <w:rPr>
          <w:rFonts w:ascii="Times New Roman" w:hAnsi="Times New Roman" w:cs="Times New Roman" w:hint="eastAsia"/>
          <w:sz w:val="20"/>
          <w:szCs w:val="20"/>
        </w:rPr>
        <w:t>The type of diseases in this study</w:t>
      </w:r>
      <w:r>
        <w:rPr>
          <w:rFonts w:ascii="Times New Roman" w:hAnsi="Times New Roman" w:cs="Times New Roman"/>
          <w:sz w:val="20"/>
          <w:szCs w:val="20"/>
        </w:rPr>
        <w:tab/>
      </w:r>
      <w:r>
        <w:rPr>
          <w:rFonts w:ascii="Times New Roman" w:hAnsi="Times New Roman" w:cs="Times New Roman" w:hint="eastAsia"/>
          <w:sz w:val="20"/>
          <w:szCs w:val="20"/>
        </w:rPr>
        <w:t>3</w:t>
      </w:r>
    </w:p>
    <w:p w14:paraId="2CDC365C" w14:textId="16367497" w:rsidR="003C7934" w:rsidRPr="003C7934" w:rsidRDefault="003C7934" w:rsidP="006446B3">
      <w:pPr>
        <w:tabs>
          <w:tab w:val="center" w:leader="dot" w:pos="8820"/>
        </w:tabs>
        <w:rPr>
          <w:rFonts w:ascii="Times New Roman" w:hAnsi="Times New Roman" w:cs="Times New Roman"/>
          <w:sz w:val="20"/>
          <w:szCs w:val="20"/>
        </w:rPr>
      </w:pPr>
      <w:r w:rsidRPr="002D1D29">
        <w:rPr>
          <w:rFonts w:ascii="Times New Roman" w:hAnsi="Times New Roman" w:cs="Times New Roman" w:hint="eastAsia"/>
          <w:b/>
          <w:bCs/>
          <w:sz w:val="20"/>
          <w:szCs w:val="20"/>
        </w:rPr>
        <w:t>Supplemental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</w:t>
      </w:r>
      <w:bookmarkStart w:id="1" w:name="_Hlk203728681"/>
      <w:r>
        <w:rPr>
          <w:rFonts w:ascii="Times New Roman" w:hAnsi="Times New Roman" w:cs="Times New Roman" w:hint="eastAsia"/>
          <w:b/>
          <w:bCs/>
          <w:sz w:val="20"/>
          <w:szCs w:val="20"/>
        </w:rPr>
        <w:t>Table S3</w:t>
      </w:r>
      <w:r w:rsidRPr="002D1D29">
        <w:rPr>
          <w:rFonts w:hint="eastAsia"/>
        </w:rPr>
        <w:t xml:space="preserve"> </w:t>
      </w:r>
      <w:r w:rsidRPr="0080541D">
        <w:rPr>
          <w:rFonts w:ascii="Times New Roman" w:hAnsi="Times New Roman" w:cs="Times New Roman" w:hint="eastAsia"/>
          <w:sz w:val="20"/>
          <w:szCs w:val="20"/>
        </w:rPr>
        <w:t xml:space="preserve">The </w:t>
      </w:r>
      <w:r>
        <w:rPr>
          <w:rFonts w:ascii="Times New Roman" w:hAnsi="Times New Roman" w:cs="Times New Roman" w:hint="eastAsia"/>
          <w:sz w:val="20"/>
          <w:szCs w:val="20"/>
        </w:rPr>
        <w:t>SOB-associated diseases in previous studies</w:t>
      </w:r>
      <w:bookmarkEnd w:id="1"/>
      <w:r>
        <w:rPr>
          <w:rFonts w:ascii="Times New Roman" w:hAnsi="Times New Roman" w:cs="Times New Roman"/>
          <w:sz w:val="20"/>
          <w:szCs w:val="20"/>
        </w:rPr>
        <w:tab/>
      </w:r>
      <w:r w:rsidR="00413FE2">
        <w:rPr>
          <w:rFonts w:ascii="Times New Roman" w:hAnsi="Times New Roman" w:cs="Times New Roman" w:hint="eastAsia"/>
          <w:sz w:val="20"/>
          <w:szCs w:val="20"/>
        </w:rPr>
        <w:t>4</w:t>
      </w:r>
    </w:p>
    <w:p w14:paraId="2B00BB19" w14:textId="1F01F850" w:rsidR="006446B3" w:rsidRDefault="006446B3" w:rsidP="006446B3">
      <w:pPr>
        <w:tabs>
          <w:tab w:val="center" w:leader="dot" w:pos="8820"/>
        </w:tabs>
        <w:rPr>
          <w:rFonts w:ascii="Times New Roman" w:hAnsi="Times New Roman" w:cs="Times New Roman"/>
          <w:sz w:val="20"/>
          <w:szCs w:val="20"/>
        </w:rPr>
      </w:pPr>
      <w:r w:rsidRPr="002D1D29">
        <w:rPr>
          <w:rFonts w:ascii="Times New Roman" w:hAnsi="Times New Roman" w:cs="Times New Roman" w:hint="eastAsia"/>
          <w:b/>
          <w:bCs/>
          <w:sz w:val="20"/>
          <w:szCs w:val="20"/>
        </w:rPr>
        <w:t>Supplemental Fig.</w:t>
      </w:r>
      <w:r w:rsidR="005105BF"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</w:t>
      </w:r>
      <w:r w:rsidRPr="002D1D29">
        <w:rPr>
          <w:rFonts w:ascii="Times New Roman" w:hAnsi="Times New Roman" w:cs="Times New Roman" w:hint="eastAsia"/>
          <w:b/>
          <w:bCs/>
          <w:sz w:val="20"/>
          <w:szCs w:val="20"/>
        </w:rPr>
        <w:t>S</w:t>
      </w:r>
      <w:r w:rsidR="001F4D24">
        <w:rPr>
          <w:rFonts w:ascii="Times New Roman" w:hAnsi="Times New Roman" w:cs="Times New Roman" w:hint="eastAsia"/>
          <w:b/>
          <w:bCs/>
          <w:sz w:val="20"/>
          <w:szCs w:val="20"/>
        </w:rPr>
        <w:t>1</w:t>
      </w:r>
      <w:r w:rsidRPr="002D1D29"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</w:t>
      </w:r>
      <w:r w:rsidR="0080541D" w:rsidRPr="0080541D">
        <w:rPr>
          <w:rFonts w:ascii="Times New Roman" w:hAnsi="Times New Roman" w:cs="Times New Roman" w:hint="eastAsia"/>
          <w:sz w:val="20"/>
          <w:szCs w:val="20"/>
        </w:rPr>
        <w:t>The distribution of the number of patients visits.  a. the distribution of patient visits in different types of diseases with ICD-10 by SOBs. b. complete number of visits in different type of diseases with ICD-10 by sex</w:t>
      </w:r>
      <w:r>
        <w:rPr>
          <w:rFonts w:ascii="Times New Roman" w:hAnsi="Times New Roman" w:cs="Times New Roman"/>
          <w:sz w:val="20"/>
          <w:szCs w:val="20"/>
        </w:rPr>
        <w:tab/>
      </w:r>
      <w:r w:rsidR="00413FE2">
        <w:rPr>
          <w:rFonts w:ascii="Times New Roman" w:hAnsi="Times New Roman" w:cs="Times New Roman" w:hint="eastAsia"/>
          <w:sz w:val="20"/>
          <w:szCs w:val="20"/>
        </w:rPr>
        <w:t>5</w:t>
      </w:r>
    </w:p>
    <w:p w14:paraId="7C4CB8C8" w14:textId="77777777" w:rsidR="002D1D29" w:rsidRPr="006446B3" w:rsidRDefault="002D1D29" w:rsidP="00927A69">
      <w:pPr>
        <w:rPr>
          <w:rFonts w:ascii="Times New Roman" w:hAnsi="Times New Roman" w:cs="Times New Roman"/>
          <w:sz w:val="20"/>
          <w:szCs w:val="20"/>
        </w:rPr>
      </w:pPr>
    </w:p>
    <w:p w14:paraId="269B94E4" w14:textId="6C5D463C" w:rsidR="002D1D29" w:rsidRDefault="002D1D29" w:rsidP="003D05CD">
      <w:pPr>
        <w:widowControl/>
        <w:jc w:val="left"/>
        <w:rPr>
          <w:rFonts w:ascii="Times New Roman" w:hAnsi="Times New Roman" w:cs="Times New Roman"/>
          <w:b/>
          <w:bCs/>
          <w:sz w:val="20"/>
          <w:szCs w:val="20"/>
        </w:rPr>
      </w:pPr>
      <w:r>
        <w:rPr>
          <w:rFonts w:ascii="Times New Roman" w:hAnsi="Times New Roman" w:cs="Times New Roman"/>
          <w:b/>
          <w:bCs/>
          <w:sz w:val="20"/>
          <w:szCs w:val="20"/>
        </w:rPr>
        <w:br w:type="page"/>
      </w:r>
    </w:p>
    <w:p w14:paraId="4DBDFD07" w14:textId="4B32B9B0" w:rsidR="00466B5D" w:rsidRPr="00152294" w:rsidRDefault="00466B5D" w:rsidP="00466B5D">
      <w:pPr>
        <w:rPr>
          <w:rFonts w:ascii="Times New Roman" w:hAnsi="Times New Roman" w:cs="Times New Roman"/>
          <w:sz w:val="20"/>
          <w:szCs w:val="20"/>
        </w:rPr>
      </w:pPr>
      <w:r w:rsidRPr="00152294">
        <w:rPr>
          <w:rFonts w:ascii="Times New Roman" w:hAnsi="Times New Roman" w:cs="Times New Roman"/>
          <w:b/>
          <w:bCs/>
          <w:sz w:val="20"/>
          <w:szCs w:val="20"/>
        </w:rPr>
        <w:lastRenderedPageBreak/>
        <w:t xml:space="preserve">Table 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>S1</w:t>
      </w:r>
      <w:r w:rsidRPr="00152294">
        <w:rPr>
          <w:rFonts w:ascii="Times New Roman" w:hAnsi="Times New Roman" w:cs="Times New Roman"/>
          <w:b/>
          <w:bCs/>
          <w:sz w:val="20"/>
          <w:szCs w:val="20"/>
        </w:rPr>
        <w:t>.</w:t>
      </w:r>
      <w:r w:rsidRPr="00152294">
        <w:rPr>
          <w:rFonts w:ascii="Times New Roman" w:hAnsi="Times New Roman" w:cs="Times New Roman"/>
          <w:sz w:val="20"/>
          <w:szCs w:val="20"/>
        </w:rPr>
        <w:t xml:space="preserve"> </w:t>
      </w:r>
      <w:bookmarkStart w:id="2" w:name="_Hlk198195088"/>
      <w:r w:rsidRPr="00152294">
        <w:rPr>
          <w:rFonts w:ascii="Times New Roman" w:hAnsi="Times New Roman" w:cs="Times New Roman"/>
          <w:sz w:val="20"/>
          <w:szCs w:val="20"/>
        </w:rPr>
        <w:t xml:space="preserve">Summary statistics of </w:t>
      </w:r>
      <w:r w:rsidR="00F6167D" w:rsidRPr="00152294">
        <w:rPr>
          <w:rFonts w:ascii="Times New Roman" w:hAnsi="Times New Roman" w:cs="Times New Roman"/>
          <w:sz w:val="20"/>
          <w:szCs w:val="20"/>
        </w:rPr>
        <w:t>pediatric</w:t>
      </w:r>
      <w:r w:rsidRPr="00152294">
        <w:rPr>
          <w:rFonts w:ascii="Times New Roman" w:hAnsi="Times New Roman" w:cs="Times New Roman"/>
          <w:sz w:val="20"/>
          <w:szCs w:val="20"/>
        </w:rPr>
        <w:t xml:space="preserve"> </w:t>
      </w:r>
      <w:bookmarkStart w:id="3" w:name="_Hlk170400693"/>
      <w:r w:rsidRPr="00152294">
        <w:rPr>
          <w:rFonts w:ascii="Times New Roman" w:hAnsi="Times New Roman" w:cs="Times New Roman"/>
          <w:sz w:val="20"/>
          <w:szCs w:val="20"/>
        </w:rPr>
        <w:t>patients</w:t>
      </w:r>
      <w:bookmarkEnd w:id="3"/>
      <w:r w:rsidRPr="00152294">
        <w:rPr>
          <w:rFonts w:ascii="Times New Roman" w:hAnsi="Times New Roman" w:cs="Times New Roman"/>
          <w:sz w:val="20"/>
          <w:szCs w:val="20"/>
        </w:rPr>
        <w:t xml:space="preserve"> in Hangzhou from 2014 to 2020</w:t>
      </w:r>
      <w:bookmarkEnd w:id="2"/>
    </w:p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3652"/>
        <w:gridCol w:w="2410"/>
      </w:tblGrid>
      <w:tr w:rsidR="00466B5D" w:rsidRPr="002C45C5" w14:paraId="18C8440E" w14:textId="77777777" w:rsidTr="00BA3842">
        <w:tc>
          <w:tcPr>
            <w:tcW w:w="365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0CA0E736" w14:textId="77777777" w:rsidR="00466B5D" w:rsidRPr="00CE07A4" w:rsidRDefault="00466B5D" w:rsidP="00BA3842">
            <w:pPr>
              <w:rPr>
                <w:rFonts w:hint="eastAsia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/>
                <w:sz w:val="20"/>
                <w:szCs w:val="20"/>
              </w:rPr>
              <w:t>Characteristic</w:t>
            </w:r>
          </w:p>
        </w:tc>
        <w:tc>
          <w:tcPr>
            <w:tcW w:w="241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13D2CB27" w14:textId="77777777" w:rsidR="00466B5D" w:rsidRPr="00CE07A4" w:rsidRDefault="00466B5D" w:rsidP="00BA3842">
            <w:pPr>
              <w:rPr>
                <w:rFonts w:hint="eastAsia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/>
                <w:sz w:val="20"/>
                <w:szCs w:val="20"/>
              </w:rPr>
              <w:t xml:space="preserve">n (%) </w:t>
            </w:r>
          </w:p>
        </w:tc>
      </w:tr>
      <w:tr w:rsidR="00466B5D" w:rsidRPr="002C45C5" w14:paraId="6C2B06FA" w14:textId="77777777" w:rsidTr="00BA3842">
        <w:trPr>
          <w:trHeight w:val="315"/>
        </w:trPr>
        <w:tc>
          <w:tcPr>
            <w:tcW w:w="3652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55E778FE" w14:textId="77777777" w:rsidR="00466B5D" w:rsidRPr="00CE07A4" w:rsidRDefault="00466B5D" w:rsidP="00BA3842">
            <w:pPr>
              <w:rPr>
                <w:rFonts w:hint="eastAsia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/>
                <w:sz w:val="20"/>
                <w:szCs w:val="20"/>
              </w:rPr>
              <w:t>SOB (n=</w:t>
            </w:r>
            <w:bookmarkStart w:id="4" w:name="_Hlk197675992"/>
            <w:r w:rsidRPr="00CE07A4">
              <w:rPr>
                <w:rFonts w:ascii="Times New Roman" w:hAnsi="Times New Roman" w:cs="Times New Roman"/>
                <w:sz w:val="20"/>
                <w:szCs w:val="20"/>
              </w:rPr>
              <w:t>3,480,838</w:t>
            </w:r>
            <w:bookmarkEnd w:id="4"/>
            <w:r w:rsidRPr="00CE07A4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410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2C19930C" w14:textId="77777777" w:rsidR="00466B5D" w:rsidRPr="00CE07A4" w:rsidRDefault="00466B5D" w:rsidP="00BA384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466B5D" w:rsidRPr="002C45C5" w14:paraId="48A234A3" w14:textId="77777777" w:rsidTr="00BA3842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</w:tcPr>
          <w:p w14:paraId="49B799EF" w14:textId="77777777" w:rsidR="00466B5D" w:rsidRPr="00CE07A4" w:rsidRDefault="00466B5D" w:rsidP="00BA3842">
            <w:pPr>
              <w:ind w:firstLineChars="50" w:firstLine="100"/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/>
                <w:sz w:val="20"/>
                <w:szCs w:val="20"/>
              </w:rPr>
              <w:t>Spring (March-May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23993C12" w14:textId="77777777" w:rsidR="00466B5D" w:rsidRPr="00CE07A4" w:rsidRDefault="00466B5D" w:rsidP="00BA384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/>
                <w:sz w:val="20"/>
                <w:szCs w:val="20"/>
              </w:rPr>
              <w:t>800,700 (23.0</w:t>
            </w: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0</w:t>
            </w:r>
            <w:r w:rsidRPr="00CE07A4">
              <w:rPr>
                <w:rFonts w:ascii="Times New Roman" w:hAnsi="Times New Roman" w:cs="Times New Roman"/>
                <w:sz w:val="20"/>
                <w:szCs w:val="20"/>
              </w:rPr>
              <w:t>%)</w:t>
            </w:r>
          </w:p>
        </w:tc>
      </w:tr>
      <w:tr w:rsidR="00466B5D" w:rsidRPr="002C45C5" w14:paraId="55264CC6" w14:textId="77777777" w:rsidTr="00BA3842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</w:tcPr>
          <w:p w14:paraId="11CA309A" w14:textId="77777777" w:rsidR="00466B5D" w:rsidRPr="00CE07A4" w:rsidRDefault="00466B5D" w:rsidP="00BA3842">
            <w:pPr>
              <w:ind w:firstLineChars="50" w:firstLine="100"/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/>
                <w:sz w:val="20"/>
                <w:szCs w:val="20"/>
              </w:rPr>
              <w:t>Summer (June-April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14B74031" w14:textId="77777777" w:rsidR="00466B5D" w:rsidRPr="00CE07A4" w:rsidRDefault="00466B5D" w:rsidP="00BA384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/>
                <w:sz w:val="20"/>
                <w:szCs w:val="20"/>
              </w:rPr>
              <w:t>859,294 (24.70%)</w:t>
            </w:r>
          </w:p>
        </w:tc>
      </w:tr>
      <w:tr w:rsidR="00466B5D" w:rsidRPr="002C45C5" w14:paraId="0C37700C" w14:textId="77777777" w:rsidTr="00BA3842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</w:tcPr>
          <w:p w14:paraId="395C31E1" w14:textId="77777777" w:rsidR="00466B5D" w:rsidRPr="00CE07A4" w:rsidRDefault="00466B5D" w:rsidP="00BA3842">
            <w:pPr>
              <w:ind w:firstLineChars="50" w:firstLine="100"/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/>
                <w:sz w:val="20"/>
                <w:szCs w:val="20"/>
              </w:rPr>
              <w:t>Autumn (September-November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20F2586F" w14:textId="77777777" w:rsidR="00466B5D" w:rsidRPr="00CE07A4" w:rsidRDefault="00466B5D" w:rsidP="00BA384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/>
                <w:sz w:val="20"/>
                <w:szCs w:val="20"/>
              </w:rPr>
              <w:t>938,947 (26.94%)</w:t>
            </w:r>
          </w:p>
        </w:tc>
      </w:tr>
      <w:tr w:rsidR="00466B5D" w:rsidRPr="002C45C5" w14:paraId="673C1544" w14:textId="77777777" w:rsidTr="00BA3842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</w:tcPr>
          <w:p w14:paraId="45D2280B" w14:textId="77777777" w:rsidR="00466B5D" w:rsidRPr="00CE07A4" w:rsidRDefault="00466B5D" w:rsidP="00BA3842">
            <w:pPr>
              <w:ind w:firstLineChars="50" w:firstLine="100"/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/>
                <w:sz w:val="20"/>
                <w:szCs w:val="20"/>
              </w:rPr>
              <w:t>Winter (December-February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2A5703DE" w14:textId="77777777" w:rsidR="00466B5D" w:rsidRPr="00CE07A4" w:rsidRDefault="00466B5D" w:rsidP="00BA384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/>
                <w:sz w:val="20"/>
                <w:szCs w:val="20"/>
              </w:rPr>
              <w:t>881,897 (25.34%)</w:t>
            </w:r>
          </w:p>
        </w:tc>
      </w:tr>
      <w:tr w:rsidR="00466B5D" w:rsidRPr="002C45C5" w14:paraId="4BFC37DA" w14:textId="77777777" w:rsidTr="00BA3842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</w:tcPr>
          <w:p w14:paraId="0708C5B2" w14:textId="77777777" w:rsidR="00466B5D" w:rsidRPr="00CE07A4" w:rsidRDefault="00466B5D" w:rsidP="00BA384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Sex</w:t>
            </w:r>
            <w:r w:rsidRPr="00CE07A4">
              <w:rPr>
                <w:rFonts w:ascii="Times New Roman" w:hAnsi="Times New Roman" w:cs="Times New Roman"/>
                <w:sz w:val="20"/>
                <w:szCs w:val="20"/>
              </w:rPr>
              <w:t xml:space="preserve"> (n=3</w:t>
            </w: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,</w:t>
            </w:r>
            <w:r w:rsidRPr="00CE07A4">
              <w:rPr>
                <w:rFonts w:ascii="Times New Roman" w:hAnsi="Times New Roman" w:cs="Times New Roman"/>
                <w:sz w:val="20"/>
                <w:szCs w:val="20"/>
              </w:rPr>
              <w:t>480</w:t>
            </w: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,</w:t>
            </w:r>
            <w:r w:rsidRPr="00CE07A4">
              <w:rPr>
                <w:rFonts w:ascii="Times New Roman" w:hAnsi="Times New Roman" w:cs="Times New Roman"/>
                <w:sz w:val="20"/>
                <w:szCs w:val="20"/>
              </w:rPr>
              <w:t>514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7694F808" w14:textId="77777777" w:rsidR="00466B5D" w:rsidRPr="00CE07A4" w:rsidRDefault="00466B5D" w:rsidP="00BA3842">
            <w:pPr>
              <w:ind w:firstLineChars="50" w:firstLine="10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466B5D" w:rsidRPr="002C45C5" w14:paraId="31CCE2D2" w14:textId="77777777" w:rsidTr="00BA3842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</w:tcPr>
          <w:p w14:paraId="25F7843B" w14:textId="77777777" w:rsidR="00466B5D" w:rsidRPr="00CE07A4" w:rsidRDefault="00466B5D" w:rsidP="00BA3842">
            <w:pPr>
              <w:ind w:firstLineChars="50" w:firstLine="100"/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/>
                <w:sz w:val="20"/>
                <w:szCs w:val="20"/>
              </w:rPr>
              <w:t>Girl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2398A3B4" w14:textId="77777777" w:rsidR="00466B5D" w:rsidRPr="00CE07A4" w:rsidRDefault="00466B5D" w:rsidP="00BA384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,</w:t>
            </w:r>
            <w:r w:rsidRPr="00CE07A4">
              <w:rPr>
                <w:rFonts w:ascii="Times New Roman" w:hAnsi="Times New Roman" w:cs="Times New Roman"/>
                <w:sz w:val="20"/>
                <w:szCs w:val="20"/>
              </w:rPr>
              <w:t>496</w:t>
            </w: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,</w:t>
            </w:r>
            <w:r w:rsidRPr="00CE07A4">
              <w:rPr>
                <w:rFonts w:ascii="Times New Roman" w:hAnsi="Times New Roman" w:cs="Times New Roman"/>
                <w:sz w:val="20"/>
                <w:szCs w:val="20"/>
              </w:rPr>
              <w:t>409 (4</w:t>
            </w: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2.99</w:t>
            </w:r>
            <w:r w:rsidRPr="00CE07A4">
              <w:rPr>
                <w:rFonts w:ascii="Times New Roman" w:hAnsi="Times New Roman" w:cs="Times New Roman"/>
                <w:sz w:val="20"/>
                <w:szCs w:val="20"/>
              </w:rPr>
              <w:t>%)</w:t>
            </w:r>
          </w:p>
        </w:tc>
      </w:tr>
      <w:tr w:rsidR="00466B5D" w:rsidRPr="002C45C5" w14:paraId="6B00BC18" w14:textId="77777777" w:rsidTr="00BA3842">
        <w:tc>
          <w:tcPr>
            <w:tcW w:w="365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C264F22" w14:textId="77777777" w:rsidR="00466B5D" w:rsidRPr="00CE07A4" w:rsidRDefault="00466B5D" w:rsidP="00BA3842">
            <w:pPr>
              <w:ind w:firstLineChars="50" w:firstLine="100"/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/>
                <w:sz w:val="20"/>
                <w:szCs w:val="20"/>
              </w:rPr>
              <w:t>Boys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4B691B7" w14:textId="77777777" w:rsidR="00466B5D" w:rsidRPr="00CE07A4" w:rsidRDefault="00466B5D" w:rsidP="00BA384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/>
                <w:sz w:val="20"/>
                <w:szCs w:val="20"/>
              </w:rPr>
              <w:t>1,984,105 (</w:t>
            </w: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57.01</w:t>
            </w:r>
            <w:r w:rsidRPr="00CE07A4">
              <w:rPr>
                <w:rFonts w:ascii="Times New Roman" w:hAnsi="Times New Roman" w:cs="Times New Roman"/>
                <w:sz w:val="20"/>
                <w:szCs w:val="20"/>
              </w:rPr>
              <w:t>%)</w:t>
            </w:r>
          </w:p>
        </w:tc>
      </w:tr>
    </w:tbl>
    <w:p w14:paraId="5E9CCC85" w14:textId="5C98F7DF" w:rsidR="00CE07A4" w:rsidRDefault="00CE07A4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D12AE76" w14:textId="7A7B5595" w:rsidR="00466B5D" w:rsidRPr="005C046D" w:rsidRDefault="00466B5D" w:rsidP="00466B5D">
      <w:pPr>
        <w:rPr>
          <w:rFonts w:ascii="Times New Roman" w:hAnsi="Times New Roman" w:cs="Times New Roman"/>
          <w:sz w:val="20"/>
          <w:szCs w:val="20"/>
        </w:rPr>
      </w:pPr>
      <w:r w:rsidRPr="005C046D">
        <w:rPr>
          <w:rFonts w:ascii="Times New Roman" w:hAnsi="Times New Roman" w:cs="Times New Roman" w:hint="eastAsia"/>
          <w:b/>
          <w:bCs/>
          <w:sz w:val="20"/>
          <w:szCs w:val="20"/>
        </w:rPr>
        <w:lastRenderedPageBreak/>
        <w:t>Table S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>2</w:t>
      </w:r>
      <w:r w:rsidRPr="005C046D">
        <w:rPr>
          <w:rFonts w:ascii="Times New Roman" w:hAnsi="Times New Roman" w:cs="Times New Roman" w:hint="eastAsia"/>
          <w:sz w:val="20"/>
          <w:szCs w:val="20"/>
        </w:rPr>
        <w:t xml:space="preserve"> The type of diseases </w:t>
      </w:r>
      <w:r>
        <w:rPr>
          <w:rFonts w:ascii="Times New Roman" w:hAnsi="Times New Roman" w:cs="Times New Roman" w:hint="eastAsia"/>
          <w:sz w:val="20"/>
          <w:szCs w:val="20"/>
        </w:rPr>
        <w:t xml:space="preserve">in this study </w:t>
      </w: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4"/>
        <w:gridCol w:w="6237"/>
      </w:tblGrid>
      <w:tr w:rsidR="00466B5D" w14:paraId="22F71FD9" w14:textId="77777777" w:rsidTr="00F027DF">
        <w:tc>
          <w:tcPr>
            <w:tcW w:w="1134" w:type="dxa"/>
            <w:tcBorders>
              <w:top w:val="single" w:sz="8" w:space="0" w:color="auto"/>
              <w:bottom w:val="single" w:sz="8" w:space="0" w:color="auto"/>
            </w:tcBorders>
          </w:tcPr>
          <w:p w14:paraId="00BBE3BA" w14:textId="1A1BDCB9" w:rsidR="00466B5D" w:rsidRPr="00F027DF" w:rsidRDefault="00466B5D" w:rsidP="00A1455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027DF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ICD-10 </w:t>
            </w:r>
          </w:p>
        </w:tc>
        <w:tc>
          <w:tcPr>
            <w:tcW w:w="6237" w:type="dxa"/>
            <w:tcBorders>
              <w:top w:val="single" w:sz="8" w:space="0" w:color="auto"/>
              <w:bottom w:val="single" w:sz="8" w:space="0" w:color="auto"/>
            </w:tcBorders>
          </w:tcPr>
          <w:p w14:paraId="431BF79D" w14:textId="77777777" w:rsidR="00466B5D" w:rsidRPr="00F027DF" w:rsidRDefault="00466B5D" w:rsidP="00A1455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027DF">
              <w:rPr>
                <w:rFonts w:ascii="Times New Roman" w:hAnsi="Times New Roman" w:cs="Times New Roman" w:hint="eastAsia"/>
                <w:sz w:val="20"/>
                <w:szCs w:val="20"/>
              </w:rPr>
              <w:t>The type of disease</w:t>
            </w:r>
          </w:p>
        </w:tc>
      </w:tr>
      <w:tr w:rsidR="00466B5D" w14:paraId="2349AB12" w14:textId="77777777" w:rsidTr="00F027DF">
        <w:tc>
          <w:tcPr>
            <w:tcW w:w="1134" w:type="dxa"/>
            <w:tcBorders>
              <w:top w:val="single" w:sz="8" w:space="0" w:color="auto"/>
            </w:tcBorders>
          </w:tcPr>
          <w:p w14:paraId="7D8D96A7" w14:textId="77777777" w:rsidR="00466B5D" w:rsidRPr="00CE07A4" w:rsidRDefault="00466B5D" w:rsidP="00A1455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A00-B99</w:t>
            </w:r>
          </w:p>
        </w:tc>
        <w:tc>
          <w:tcPr>
            <w:tcW w:w="6237" w:type="dxa"/>
            <w:tcBorders>
              <w:top w:val="single" w:sz="8" w:space="0" w:color="auto"/>
            </w:tcBorders>
          </w:tcPr>
          <w:p w14:paraId="3BD9882B" w14:textId="77777777" w:rsidR="00466B5D" w:rsidRPr="00CE07A4" w:rsidRDefault="00466B5D" w:rsidP="00A1455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Certain infectious and parasitic diseases</w:t>
            </w:r>
          </w:p>
        </w:tc>
      </w:tr>
      <w:tr w:rsidR="00466B5D" w14:paraId="1BB0D633" w14:textId="77777777" w:rsidTr="00466B5D">
        <w:tc>
          <w:tcPr>
            <w:tcW w:w="1134" w:type="dxa"/>
          </w:tcPr>
          <w:p w14:paraId="5C349606" w14:textId="77777777" w:rsidR="00466B5D" w:rsidRPr="00CE07A4" w:rsidRDefault="00466B5D" w:rsidP="00A1455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C00-D48</w:t>
            </w:r>
          </w:p>
        </w:tc>
        <w:tc>
          <w:tcPr>
            <w:tcW w:w="6237" w:type="dxa"/>
          </w:tcPr>
          <w:p w14:paraId="686C3EC4" w14:textId="77777777" w:rsidR="00466B5D" w:rsidRPr="00CE07A4" w:rsidRDefault="00466B5D" w:rsidP="00A1455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Neoplasms</w:t>
            </w:r>
          </w:p>
        </w:tc>
      </w:tr>
      <w:tr w:rsidR="00466B5D" w14:paraId="6B0F5D78" w14:textId="77777777" w:rsidTr="00466B5D">
        <w:tc>
          <w:tcPr>
            <w:tcW w:w="1134" w:type="dxa"/>
          </w:tcPr>
          <w:p w14:paraId="6A1612B4" w14:textId="77777777" w:rsidR="00466B5D" w:rsidRPr="00CE07A4" w:rsidRDefault="00466B5D" w:rsidP="00A1455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/>
                <w:sz w:val="20"/>
                <w:szCs w:val="20"/>
              </w:rPr>
              <w:t>D50-D89</w:t>
            </w:r>
          </w:p>
        </w:tc>
        <w:tc>
          <w:tcPr>
            <w:tcW w:w="6237" w:type="dxa"/>
          </w:tcPr>
          <w:p w14:paraId="6BD87BB9" w14:textId="77777777" w:rsidR="00466B5D" w:rsidRPr="00CE07A4" w:rsidRDefault="00466B5D" w:rsidP="00A1455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/>
                <w:sz w:val="20"/>
                <w:szCs w:val="20"/>
              </w:rPr>
              <w:t>Diseases of the blood and blood−forming organs and</w:t>
            </w: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certain disorders involving the immune mechanism</w:t>
            </w:r>
          </w:p>
        </w:tc>
      </w:tr>
      <w:tr w:rsidR="00466B5D" w14:paraId="7E5AD9CE" w14:textId="77777777" w:rsidTr="00466B5D">
        <w:tc>
          <w:tcPr>
            <w:tcW w:w="1134" w:type="dxa"/>
          </w:tcPr>
          <w:p w14:paraId="4781A8C6" w14:textId="77777777" w:rsidR="00466B5D" w:rsidRPr="00CE07A4" w:rsidRDefault="00466B5D" w:rsidP="00A1455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E00-E90</w:t>
            </w:r>
          </w:p>
        </w:tc>
        <w:tc>
          <w:tcPr>
            <w:tcW w:w="6237" w:type="dxa"/>
          </w:tcPr>
          <w:p w14:paraId="54348839" w14:textId="77777777" w:rsidR="00466B5D" w:rsidRPr="00CE07A4" w:rsidRDefault="00466B5D" w:rsidP="00A1455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Endocrine, nutritional and metabolic diseases</w:t>
            </w:r>
          </w:p>
        </w:tc>
      </w:tr>
      <w:tr w:rsidR="00466B5D" w14:paraId="2CEAEE2C" w14:textId="77777777" w:rsidTr="00466B5D">
        <w:tc>
          <w:tcPr>
            <w:tcW w:w="1134" w:type="dxa"/>
          </w:tcPr>
          <w:p w14:paraId="7E62B1A3" w14:textId="77777777" w:rsidR="00466B5D" w:rsidRPr="00CE07A4" w:rsidRDefault="00466B5D" w:rsidP="00A1455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F00-F99</w:t>
            </w:r>
          </w:p>
        </w:tc>
        <w:tc>
          <w:tcPr>
            <w:tcW w:w="6237" w:type="dxa"/>
          </w:tcPr>
          <w:p w14:paraId="2B45B985" w14:textId="513B5390" w:rsidR="00466B5D" w:rsidRPr="00CE07A4" w:rsidRDefault="00466B5D" w:rsidP="00A1455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Mental and </w:t>
            </w:r>
            <w:r w:rsidR="00F6167D" w:rsidRPr="00CE07A4">
              <w:rPr>
                <w:rFonts w:ascii="Times New Roman" w:hAnsi="Times New Roman" w:cs="Times New Roman"/>
                <w:sz w:val="20"/>
                <w:szCs w:val="20"/>
              </w:rPr>
              <w:t>behavioral</w:t>
            </w: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disorders</w:t>
            </w:r>
          </w:p>
        </w:tc>
      </w:tr>
      <w:tr w:rsidR="00466B5D" w14:paraId="40E4C4D4" w14:textId="77777777" w:rsidTr="00466B5D">
        <w:tc>
          <w:tcPr>
            <w:tcW w:w="1134" w:type="dxa"/>
          </w:tcPr>
          <w:p w14:paraId="4BBFD311" w14:textId="77777777" w:rsidR="00466B5D" w:rsidRPr="00CE07A4" w:rsidRDefault="00466B5D" w:rsidP="00A1455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G00-G99</w:t>
            </w:r>
          </w:p>
        </w:tc>
        <w:tc>
          <w:tcPr>
            <w:tcW w:w="6237" w:type="dxa"/>
          </w:tcPr>
          <w:p w14:paraId="19111F26" w14:textId="77777777" w:rsidR="00466B5D" w:rsidRPr="00CE07A4" w:rsidRDefault="00466B5D" w:rsidP="00A1455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Diseases of the nervous system</w:t>
            </w:r>
          </w:p>
        </w:tc>
      </w:tr>
      <w:tr w:rsidR="00466B5D" w14:paraId="3A082243" w14:textId="77777777" w:rsidTr="00466B5D">
        <w:tc>
          <w:tcPr>
            <w:tcW w:w="1134" w:type="dxa"/>
          </w:tcPr>
          <w:p w14:paraId="235FD28F" w14:textId="77777777" w:rsidR="00466B5D" w:rsidRPr="00CE07A4" w:rsidRDefault="00466B5D" w:rsidP="00A1455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H00-H59</w:t>
            </w:r>
          </w:p>
        </w:tc>
        <w:tc>
          <w:tcPr>
            <w:tcW w:w="6237" w:type="dxa"/>
          </w:tcPr>
          <w:p w14:paraId="2E1D6DC0" w14:textId="77777777" w:rsidR="00466B5D" w:rsidRPr="00CE07A4" w:rsidRDefault="00466B5D" w:rsidP="00A1455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Diseases of the eye and adnexa</w:t>
            </w:r>
          </w:p>
        </w:tc>
      </w:tr>
      <w:tr w:rsidR="00466B5D" w14:paraId="462BF220" w14:textId="77777777" w:rsidTr="00466B5D">
        <w:tc>
          <w:tcPr>
            <w:tcW w:w="1134" w:type="dxa"/>
          </w:tcPr>
          <w:p w14:paraId="65173111" w14:textId="77777777" w:rsidR="00466B5D" w:rsidRPr="00CE07A4" w:rsidRDefault="00466B5D" w:rsidP="00A1455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H60-H99</w:t>
            </w:r>
          </w:p>
        </w:tc>
        <w:tc>
          <w:tcPr>
            <w:tcW w:w="6237" w:type="dxa"/>
          </w:tcPr>
          <w:p w14:paraId="45C23304" w14:textId="77777777" w:rsidR="00466B5D" w:rsidRPr="00CE07A4" w:rsidRDefault="00466B5D" w:rsidP="00A1455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Diseases of the ear and mastoid process</w:t>
            </w:r>
          </w:p>
        </w:tc>
      </w:tr>
      <w:tr w:rsidR="00466B5D" w14:paraId="78E690F6" w14:textId="77777777" w:rsidTr="00466B5D">
        <w:tc>
          <w:tcPr>
            <w:tcW w:w="1134" w:type="dxa"/>
          </w:tcPr>
          <w:p w14:paraId="1EF48F04" w14:textId="77777777" w:rsidR="00466B5D" w:rsidRPr="00CE07A4" w:rsidRDefault="00466B5D" w:rsidP="00A1455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I00-I99</w:t>
            </w:r>
          </w:p>
        </w:tc>
        <w:tc>
          <w:tcPr>
            <w:tcW w:w="6237" w:type="dxa"/>
          </w:tcPr>
          <w:p w14:paraId="271F5AAE" w14:textId="77777777" w:rsidR="00466B5D" w:rsidRPr="00CE07A4" w:rsidRDefault="00466B5D" w:rsidP="00A1455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Diseases of the circulatory system</w:t>
            </w:r>
          </w:p>
        </w:tc>
      </w:tr>
      <w:tr w:rsidR="00466B5D" w14:paraId="26A2587A" w14:textId="77777777" w:rsidTr="00466B5D">
        <w:tc>
          <w:tcPr>
            <w:tcW w:w="1134" w:type="dxa"/>
          </w:tcPr>
          <w:p w14:paraId="40541FB5" w14:textId="77777777" w:rsidR="00466B5D" w:rsidRPr="00CE07A4" w:rsidRDefault="00466B5D" w:rsidP="00A1455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J00-J99</w:t>
            </w:r>
          </w:p>
        </w:tc>
        <w:tc>
          <w:tcPr>
            <w:tcW w:w="6237" w:type="dxa"/>
          </w:tcPr>
          <w:p w14:paraId="765143C8" w14:textId="77777777" w:rsidR="00466B5D" w:rsidRPr="00CE07A4" w:rsidRDefault="00466B5D" w:rsidP="00A1455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Diseases of the respiratory system</w:t>
            </w:r>
          </w:p>
        </w:tc>
      </w:tr>
      <w:tr w:rsidR="00466B5D" w14:paraId="5FE585FF" w14:textId="77777777" w:rsidTr="00466B5D">
        <w:tc>
          <w:tcPr>
            <w:tcW w:w="1134" w:type="dxa"/>
          </w:tcPr>
          <w:p w14:paraId="3D290DDF" w14:textId="77777777" w:rsidR="00466B5D" w:rsidRPr="00CE07A4" w:rsidRDefault="00466B5D" w:rsidP="00A1455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K00-K93</w:t>
            </w:r>
          </w:p>
        </w:tc>
        <w:tc>
          <w:tcPr>
            <w:tcW w:w="6237" w:type="dxa"/>
          </w:tcPr>
          <w:p w14:paraId="6B05FDC6" w14:textId="77777777" w:rsidR="00466B5D" w:rsidRPr="00CE07A4" w:rsidRDefault="00466B5D" w:rsidP="00A1455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Diseases of the digestive system</w:t>
            </w:r>
          </w:p>
        </w:tc>
      </w:tr>
      <w:tr w:rsidR="00466B5D" w14:paraId="6940D632" w14:textId="77777777" w:rsidTr="00466B5D">
        <w:tc>
          <w:tcPr>
            <w:tcW w:w="1134" w:type="dxa"/>
          </w:tcPr>
          <w:p w14:paraId="0352653A" w14:textId="77777777" w:rsidR="00466B5D" w:rsidRPr="00CE07A4" w:rsidRDefault="00466B5D" w:rsidP="00A1455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L00-L99</w:t>
            </w:r>
          </w:p>
        </w:tc>
        <w:tc>
          <w:tcPr>
            <w:tcW w:w="6237" w:type="dxa"/>
          </w:tcPr>
          <w:p w14:paraId="0B021088" w14:textId="77777777" w:rsidR="00466B5D" w:rsidRPr="00CE07A4" w:rsidRDefault="00466B5D" w:rsidP="00A1455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Diseases of the skin and subcutaneous tissue</w:t>
            </w:r>
          </w:p>
        </w:tc>
      </w:tr>
      <w:tr w:rsidR="00466B5D" w14:paraId="7FC1F784" w14:textId="77777777" w:rsidTr="00466B5D">
        <w:tc>
          <w:tcPr>
            <w:tcW w:w="1134" w:type="dxa"/>
          </w:tcPr>
          <w:p w14:paraId="7766341D" w14:textId="77777777" w:rsidR="00466B5D" w:rsidRPr="00CE07A4" w:rsidRDefault="00466B5D" w:rsidP="00A1455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M00-M99</w:t>
            </w:r>
          </w:p>
        </w:tc>
        <w:tc>
          <w:tcPr>
            <w:tcW w:w="6237" w:type="dxa"/>
          </w:tcPr>
          <w:p w14:paraId="26EA2609" w14:textId="77777777" w:rsidR="00466B5D" w:rsidRPr="00CE07A4" w:rsidRDefault="00466B5D" w:rsidP="00A1455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Diseases of the musculoskeletal system and connective tissue</w:t>
            </w:r>
          </w:p>
        </w:tc>
      </w:tr>
      <w:tr w:rsidR="00466B5D" w14:paraId="79C6C6EE" w14:textId="77777777" w:rsidTr="00466B5D">
        <w:tc>
          <w:tcPr>
            <w:tcW w:w="1134" w:type="dxa"/>
          </w:tcPr>
          <w:p w14:paraId="4F417166" w14:textId="77777777" w:rsidR="00466B5D" w:rsidRPr="00CE07A4" w:rsidRDefault="00466B5D" w:rsidP="00A1455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N00-N99</w:t>
            </w:r>
          </w:p>
        </w:tc>
        <w:tc>
          <w:tcPr>
            <w:tcW w:w="6237" w:type="dxa"/>
          </w:tcPr>
          <w:p w14:paraId="1CA82601" w14:textId="77777777" w:rsidR="00466B5D" w:rsidRPr="00CE07A4" w:rsidRDefault="00466B5D" w:rsidP="00A1455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Diseases of the genitourinary system</w:t>
            </w:r>
          </w:p>
        </w:tc>
      </w:tr>
      <w:tr w:rsidR="00466B5D" w14:paraId="2D1C5ED2" w14:textId="77777777" w:rsidTr="00466B5D">
        <w:tc>
          <w:tcPr>
            <w:tcW w:w="1134" w:type="dxa"/>
          </w:tcPr>
          <w:p w14:paraId="59CA9F1B" w14:textId="77777777" w:rsidR="00466B5D" w:rsidRPr="00CE07A4" w:rsidRDefault="00466B5D" w:rsidP="00A1455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O00-O99</w:t>
            </w:r>
          </w:p>
        </w:tc>
        <w:tc>
          <w:tcPr>
            <w:tcW w:w="6237" w:type="dxa"/>
          </w:tcPr>
          <w:p w14:paraId="4D46B862" w14:textId="77777777" w:rsidR="00466B5D" w:rsidRPr="00CE07A4" w:rsidRDefault="00466B5D" w:rsidP="00A1455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Pregnancy, childbirth and the puerperium</w:t>
            </w:r>
          </w:p>
        </w:tc>
      </w:tr>
      <w:tr w:rsidR="00466B5D" w14:paraId="0C8F73B7" w14:textId="77777777" w:rsidTr="00466B5D">
        <w:tc>
          <w:tcPr>
            <w:tcW w:w="1134" w:type="dxa"/>
          </w:tcPr>
          <w:p w14:paraId="346E6240" w14:textId="77777777" w:rsidR="00466B5D" w:rsidRPr="00CE07A4" w:rsidRDefault="00466B5D" w:rsidP="00A1455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P00-P96</w:t>
            </w:r>
          </w:p>
        </w:tc>
        <w:tc>
          <w:tcPr>
            <w:tcW w:w="6237" w:type="dxa"/>
          </w:tcPr>
          <w:p w14:paraId="09BC016D" w14:textId="77777777" w:rsidR="00466B5D" w:rsidRPr="00CE07A4" w:rsidRDefault="00466B5D" w:rsidP="00A1455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Certain conditions originating in the perinatal period</w:t>
            </w:r>
          </w:p>
        </w:tc>
      </w:tr>
      <w:tr w:rsidR="00466B5D" w14:paraId="7AA316F2" w14:textId="77777777" w:rsidTr="00466B5D">
        <w:tc>
          <w:tcPr>
            <w:tcW w:w="1134" w:type="dxa"/>
          </w:tcPr>
          <w:p w14:paraId="7656E109" w14:textId="77777777" w:rsidR="00466B5D" w:rsidRPr="00CE07A4" w:rsidRDefault="00466B5D" w:rsidP="00A1455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Q00-Q99</w:t>
            </w:r>
          </w:p>
        </w:tc>
        <w:tc>
          <w:tcPr>
            <w:tcW w:w="6237" w:type="dxa"/>
          </w:tcPr>
          <w:p w14:paraId="7E0400E4" w14:textId="77777777" w:rsidR="00466B5D" w:rsidRPr="00CE07A4" w:rsidRDefault="00466B5D" w:rsidP="00A1455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Congenital malformations, deformations and chromosomal abnormalities</w:t>
            </w:r>
          </w:p>
        </w:tc>
      </w:tr>
      <w:tr w:rsidR="00466B5D" w14:paraId="06F8A62E" w14:textId="77777777" w:rsidTr="00466B5D">
        <w:tc>
          <w:tcPr>
            <w:tcW w:w="1134" w:type="dxa"/>
          </w:tcPr>
          <w:p w14:paraId="5DB44650" w14:textId="77777777" w:rsidR="00466B5D" w:rsidRPr="00CE07A4" w:rsidRDefault="00466B5D" w:rsidP="00A1455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R00-R99</w:t>
            </w:r>
          </w:p>
        </w:tc>
        <w:tc>
          <w:tcPr>
            <w:tcW w:w="6237" w:type="dxa"/>
          </w:tcPr>
          <w:p w14:paraId="67FA4367" w14:textId="77777777" w:rsidR="00466B5D" w:rsidRPr="00CE07A4" w:rsidRDefault="00466B5D" w:rsidP="00A1455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Symptoms, signs and abnormal clinical and laboratory findings, not elsewhere classified</w:t>
            </w:r>
          </w:p>
        </w:tc>
      </w:tr>
      <w:tr w:rsidR="00466B5D" w14:paraId="692EACE8" w14:textId="77777777" w:rsidTr="00466B5D">
        <w:tc>
          <w:tcPr>
            <w:tcW w:w="1134" w:type="dxa"/>
          </w:tcPr>
          <w:p w14:paraId="0C0BEB6F" w14:textId="77777777" w:rsidR="00466B5D" w:rsidRPr="00CE07A4" w:rsidRDefault="00466B5D" w:rsidP="00A1455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S00-T98</w:t>
            </w:r>
          </w:p>
        </w:tc>
        <w:tc>
          <w:tcPr>
            <w:tcW w:w="6237" w:type="dxa"/>
          </w:tcPr>
          <w:p w14:paraId="4053C80F" w14:textId="77777777" w:rsidR="00466B5D" w:rsidRPr="00CE07A4" w:rsidRDefault="00466B5D" w:rsidP="00A1455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Injury, poisoning and certain other consequences of external causes</w:t>
            </w:r>
          </w:p>
        </w:tc>
      </w:tr>
      <w:tr w:rsidR="00466B5D" w14:paraId="32019AE5" w14:textId="77777777" w:rsidTr="00466B5D">
        <w:tc>
          <w:tcPr>
            <w:tcW w:w="1134" w:type="dxa"/>
          </w:tcPr>
          <w:p w14:paraId="3EAC28BB" w14:textId="77777777" w:rsidR="00466B5D" w:rsidRPr="00CE07A4" w:rsidRDefault="00466B5D" w:rsidP="00A1455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V01-Y98</w:t>
            </w:r>
          </w:p>
        </w:tc>
        <w:tc>
          <w:tcPr>
            <w:tcW w:w="6237" w:type="dxa"/>
          </w:tcPr>
          <w:p w14:paraId="6DA36FB6" w14:textId="77777777" w:rsidR="00466B5D" w:rsidRPr="00CE07A4" w:rsidRDefault="00466B5D" w:rsidP="00A1455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External causes of morbidity and mortality</w:t>
            </w:r>
          </w:p>
        </w:tc>
      </w:tr>
      <w:tr w:rsidR="00466B5D" w14:paraId="0BD5DE77" w14:textId="77777777" w:rsidTr="00466B5D">
        <w:tc>
          <w:tcPr>
            <w:tcW w:w="1134" w:type="dxa"/>
          </w:tcPr>
          <w:p w14:paraId="02A00DC0" w14:textId="77777777" w:rsidR="00466B5D" w:rsidRPr="00CE07A4" w:rsidRDefault="00466B5D" w:rsidP="00A1455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Z00-Z99</w:t>
            </w:r>
          </w:p>
        </w:tc>
        <w:tc>
          <w:tcPr>
            <w:tcW w:w="6237" w:type="dxa"/>
          </w:tcPr>
          <w:p w14:paraId="513C27F6" w14:textId="77777777" w:rsidR="00466B5D" w:rsidRPr="00CE07A4" w:rsidRDefault="00466B5D" w:rsidP="00A1455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E07A4">
              <w:rPr>
                <w:rFonts w:ascii="Times New Roman" w:hAnsi="Times New Roman" w:cs="Times New Roman" w:hint="eastAsia"/>
                <w:sz w:val="20"/>
                <w:szCs w:val="20"/>
              </w:rPr>
              <w:t>Factors influencing health status and contact with health services</w:t>
            </w:r>
          </w:p>
        </w:tc>
      </w:tr>
    </w:tbl>
    <w:p w14:paraId="26C43A66" w14:textId="740BE4FD" w:rsidR="001C544A" w:rsidRDefault="00466B5D" w:rsidP="00466B5D">
      <w:pPr>
        <w:widowControl/>
        <w:jc w:val="left"/>
        <w:rPr>
          <w:rFonts w:ascii="Times New Roman" w:hAnsi="Times New Roman" w:cs="Times New Roman"/>
          <w:sz w:val="16"/>
          <w:szCs w:val="16"/>
        </w:rPr>
      </w:pPr>
      <w:r w:rsidRPr="003D05CD">
        <w:rPr>
          <w:rFonts w:ascii="Times New Roman" w:hAnsi="Times New Roman" w:cs="Times New Roman" w:hint="eastAsia"/>
          <w:sz w:val="16"/>
          <w:szCs w:val="16"/>
        </w:rPr>
        <w:t>Note: Diseases in this study were divided into 21 groups by International Classification of Diseases, version 10 (ICD-10) codes</w:t>
      </w:r>
    </w:p>
    <w:p w14:paraId="2194EBA8" w14:textId="77777777" w:rsidR="003C7934" w:rsidRDefault="001C544A">
      <w:pPr>
        <w:widowControl/>
        <w:jc w:val="left"/>
        <w:rPr>
          <w:rFonts w:ascii="Times New Roman" w:hAnsi="Times New Roman" w:cs="Times New Roman"/>
          <w:sz w:val="16"/>
          <w:szCs w:val="16"/>
        </w:rPr>
      </w:pPr>
      <w:r>
        <w:rPr>
          <w:rFonts w:ascii="Times New Roman" w:hAnsi="Times New Roman" w:cs="Times New Roman"/>
          <w:sz w:val="16"/>
          <w:szCs w:val="16"/>
        </w:rPr>
        <w:br w:type="page"/>
      </w:r>
    </w:p>
    <w:p w14:paraId="3C2968EA" w14:textId="01AC17B5" w:rsidR="003C7934" w:rsidRPr="003C7934" w:rsidRDefault="003C7934">
      <w:pPr>
        <w:widowControl/>
        <w:jc w:val="left"/>
        <w:rPr>
          <w:rFonts w:ascii="Times New Roman" w:hAnsi="Times New Roman" w:cs="Times New Roman"/>
          <w:sz w:val="16"/>
          <w:szCs w:val="16"/>
        </w:rPr>
      </w:pPr>
      <w:r>
        <w:rPr>
          <w:rFonts w:ascii="Times New Roman" w:hAnsi="Times New Roman" w:cs="Times New Roman" w:hint="eastAsia"/>
          <w:b/>
          <w:bCs/>
          <w:sz w:val="20"/>
          <w:szCs w:val="20"/>
        </w:rPr>
        <w:lastRenderedPageBreak/>
        <w:t>Table S3</w:t>
      </w:r>
      <w:r w:rsidRPr="002D1D29">
        <w:rPr>
          <w:rFonts w:hint="eastAsia"/>
        </w:rPr>
        <w:t xml:space="preserve"> </w:t>
      </w:r>
      <w:r w:rsidRPr="003C7934">
        <w:rPr>
          <w:rFonts w:ascii="Times New Roman" w:hAnsi="Times New Roman" w:cs="Times New Roman" w:hint="eastAsia"/>
          <w:sz w:val="20"/>
          <w:szCs w:val="20"/>
        </w:rPr>
        <w:t>The SOB-associated diseases in previous studies</w:t>
      </w:r>
    </w:p>
    <w:tbl>
      <w:tblPr>
        <w:tblStyle w:val="a7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539"/>
        <w:gridCol w:w="1991"/>
        <w:gridCol w:w="2766"/>
      </w:tblGrid>
      <w:tr w:rsidR="003C7934" w:rsidRPr="00464863" w14:paraId="3451AC14" w14:textId="77777777" w:rsidTr="00C3491F">
        <w:tc>
          <w:tcPr>
            <w:tcW w:w="3539" w:type="dxa"/>
            <w:tcBorders>
              <w:bottom w:val="single" w:sz="4" w:space="0" w:color="auto"/>
            </w:tcBorders>
          </w:tcPr>
          <w:p w14:paraId="6DB58CD3" w14:textId="3A5F1797" w:rsidR="003C7934" w:rsidRPr="00464863" w:rsidRDefault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64863">
              <w:rPr>
                <w:rFonts w:ascii="Times New Roman" w:hAnsi="Times New Roman" w:cs="Times New Roman" w:hint="eastAsia"/>
                <w:sz w:val="20"/>
                <w:szCs w:val="20"/>
              </w:rPr>
              <w:t>Disease</w:t>
            </w:r>
          </w:p>
        </w:tc>
        <w:tc>
          <w:tcPr>
            <w:tcW w:w="1991" w:type="dxa"/>
            <w:tcBorders>
              <w:bottom w:val="single" w:sz="4" w:space="0" w:color="auto"/>
            </w:tcBorders>
          </w:tcPr>
          <w:p w14:paraId="68E864C0" w14:textId="777BF9CB" w:rsidR="003C7934" w:rsidRPr="00464863" w:rsidRDefault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64863">
              <w:rPr>
                <w:rFonts w:ascii="Times New Roman" w:hAnsi="Times New Roman" w:cs="Times New Roman" w:hint="eastAsia"/>
                <w:sz w:val="20"/>
                <w:szCs w:val="20"/>
              </w:rPr>
              <w:t>SOB with highest risk</w:t>
            </w:r>
          </w:p>
        </w:tc>
        <w:tc>
          <w:tcPr>
            <w:tcW w:w="2766" w:type="dxa"/>
            <w:tcBorders>
              <w:bottom w:val="single" w:sz="4" w:space="0" w:color="auto"/>
            </w:tcBorders>
          </w:tcPr>
          <w:p w14:paraId="366DFB62" w14:textId="12E8B9E0" w:rsidR="003C7934" w:rsidRPr="00464863" w:rsidRDefault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Previous studies</w:t>
            </w:r>
          </w:p>
        </w:tc>
      </w:tr>
      <w:tr w:rsidR="00464863" w:rsidRPr="00464863" w14:paraId="51368A24" w14:textId="77777777" w:rsidTr="00C3491F">
        <w:tc>
          <w:tcPr>
            <w:tcW w:w="8296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64D16C59" w14:textId="4D43B4CE" w:rsidR="00464863" w:rsidRPr="00464863" w:rsidRDefault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Consistent with our result</w:t>
            </w:r>
          </w:p>
        </w:tc>
      </w:tr>
      <w:tr w:rsidR="00464863" w:rsidRPr="00464863" w14:paraId="6A18D637" w14:textId="77777777" w:rsidTr="00C3491F">
        <w:tc>
          <w:tcPr>
            <w:tcW w:w="3539" w:type="dxa"/>
            <w:tcBorders>
              <w:top w:val="single" w:sz="4" w:space="0" w:color="auto"/>
            </w:tcBorders>
          </w:tcPr>
          <w:p w14:paraId="345E71ED" w14:textId="53A9AE58" w:rsidR="00464863" w:rsidRPr="00464863" w:rsidRDefault="00464863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64863">
              <w:rPr>
                <w:rFonts w:ascii="Times New Roman" w:hAnsi="Times New Roman" w:cs="Times New Roman"/>
                <w:sz w:val="20"/>
                <w:szCs w:val="20"/>
              </w:rPr>
              <w:t>Acute leukemia</w:t>
            </w:r>
          </w:p>
        </w:tc>
        <w:tc>
          <w:tcPr>
            <w:tcW w:w="1991" w:type="dxa"/>
            <w:tcBorders>
              <w:top w:val="single" w:sz="4" w:space="0" w:color="auto"/>
            </w:tcBorders>
          </w:tcPr>
          <w:p w14:paraId="26456BB0" w14:textId="2F92541D" w:rsidR="00464863" w:rsidRPr="00464863" w:rsidRDefault="00464863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64863">
              <w:rPr>
                <w:rFonts w:ascii="Times New Roman" w:hAnsi="Times New Roman" w:cs="Times New Roman"/>
                <w:sz w:val="20"/>
                <w:szCs w:val="20"/>
              </w:rPr>
              <w:t>Winter</w:t>
            </w:r>
          </w:p>
        </w:tc>
        <w:tc>
          <w:tcPr>
            <w:tcW w:w="2766" w:type="dxa"/>
            <w:tcBorders>
              <w:top w:val="single" w:sz="4" w:space="0" w:color="auto"/>
            </w:tcBorders>
          </w:tcPr>
          <w:p w14:paraId="50410991" w14:textId="39C46536" w:rsidR="00464863" w:rsidRPr="00464863" w:rsidRDefault="00C3491F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21A46">
              <w:rPr>
                <w:rFonts w:ascii="Times New Roman" w:hAnsi="Times New Roman" w:cs="Times New Roman"/>
                <w:sz w:val="20"/>
                <w:szCs w:val="20"/>
              </w:rPr>
              <w:t xml:space="preserve">Meltzer </w:t>
            </w:r>
            <w:r w:rsidRPr="00F21A46">
              <w:rPr>
                <w:rFonts w:ascii="Times New Roman" w:hAnsi="Times New Roman" w:cs="Times New Roman" w:hint="eastAsia"/>
                <w:sz w:val="20"/>
                <w:szCs w:val="20"/>
              </w:rPr>
              <w:t>1989</w:t>
            </w:r>
            <w:r w:rsidR="00AD0A24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r w:rsidR="00AD0A2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eltzer&lt;/Author&gt;&lt;Year&gt;1989&lt;/Year&gt;&lt;RecNum&gt;397&lt;/RecNum&gt;&lt;DisplayText&gt;[1]&lt;/DisplayText&gt;&lt;record&gt;&lt;rec-number&gt;397&lt;/rec-number&gt;&lt;foreign-keys&gt;&lt;key app="EN" db-id="29repvzsp0f2x0exst3vapvpwdfsfw552apf" timestamp="1733384723"&gt;397&lt;/key&gt;&lt;/foreign-keys&gt;&lt;ref-type name="Journal Article"&gt;17&lt;/ref-type&gt;&lt;contributors&gt;&lt;authors&gt;&lt;author&gt;Meltzer, Arthur A.&lt;/author&gt;&lt;author&gt;Spitz, Margaret R.&lt;/author&gt;&lt;author&gt;Johnson, Christine C.&lt;/author&gt;&lt;author&gt;Culbert, Steven J.&lt;/author&gt;&lt;/authors&gt;&lt;/contributors&gt;&lt;titles&gt;&lt;title&gt;Season-Of-Birth and Acute Leukemia of Infancy&lt;/title&gt;&lt;secondary-title&gt;Chronobiology International&lt;/secondary-title&gt;&lt;/titles&gt;&lt;periodical&gt;&lt;full-title&gt;Chronobiology International&lt;/full-title&gt;&lt;/periodical&gt;&lt;pages&gt;285-289&lt;/pages&gt;&lt;volume&gt;6&lt;/volume&gt;&lt;number&gt;3&lt;/number&gt;&lt;dates&gt;&lt;year&gt;1989&lt;/year&gt;&lt;pub-dates&gt;&lt;date&gt;1989/01/01&lt;/date&gt;&lt;/pub-dates&gt;&lt;/dates&gt;&lt;publisher&gt;Taylor &amp;amp; Francis&lt;/publisher&gt;&lt;isbn&gt;0742-0528&lt;/isbn&gt;&lt;urls&gt;&lt;related-urls&gt;&lt;url&gt;https://doi.org/10.3109/07420528909056930&lt;/url&gt;&lt;/related-urls&gt;&lt;/urls&gt;&lt;electronic-resource-num&gt;10.3109/07420528909056930&lt;/electronic-resource-num&gt;&lt;/record&gt;&lt;/Cite&gt;&lt;/EndNote&gt;</w:instrText>
            </w:r>
            <w:r w:rsidR="00AD0A2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D867DA">
              <w:rPr>
                <w:rFonts w:ascii="Times New Roman" w:hAnsi="Times New Roman" w:cs="Times New Roman"/>
                <w:noProof/>
                <w:sz w:val="20"/>
                <w:szCs w:val="20"/>
              </w:rPr>
              <w:t>[1]</w:t>
            </w:r>
            <w:r w:rsidR="00AD0A2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64863" w:rsidRPr="00464863" w14:paraId="6CFCFB3A" w14:textId="77777777" w:rsidTr="00C3491F">
        <w:tc>
          <w:tcPr>
            <w:tcW w:w="3539" w:type="dxa"/>
          </w:tcPr>
          <w:p w14:paraId="55DEF450" w14:textId="1BB1B6D4" w:rsidR="00464863" w:rsidRPr="00464863" w:rsidRDefault="00464863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64863">
              <w:rPr>
                <w:rFonts w:ascii="Times New Roman" w:hAnsi="Times New Roman" w:cs="Times New Roman"/>
                <w:sz w:val="20"/>
                <w:szCs w:val="20"/>
              </w:rPr>
              <w:t>Subclinical hypothyroidism</w:t>
            </w:r>
          </w:p>
        </w:tc>
        <w:tc>
          <w:tcPr>
            <w:tcW w:w="1991" w:type="dxa"/>
          </w:tcPr>
          <w:p w14:paraId="654F9653" w14:textId="0BBF91C6" w:rsidR="00464863" w:rsidRPr="00464863" w:rsidRDefault="00464863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64863">
              <w:rPr>
                <w:rFonts w:ascii="Times New Roman" w:hAnsi="Times New Roman" w:cs="Times New Roman"/>
                <w:sz w:val="20"/>
                <w:szCs w:val="20"/>
              </w:rPr>
              <w:t>Winter</w:t>
            </w:r>
          </w:p>
        </w:tc>
        <w:tc>
          <w:tcPr>
            <w:tcW w:w="2766" w:type="dxa"/>
          </w:tcPr>
          <w:p w14:paraId="3946D242" w14:textId="7F33212C" w:rsidR="00464863" w:rsidRPr="00464863" w:rsidRDefault="00C3491F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3491F">
              <w:rPr>
                <w:rFonts w:ascii="Times New Roman" w:hAnsi="Times New Roman" w:cs="Times New Roman" w:hint="eastAsia"/>
                <w:sz w:val="20"/>
                <w:szCs w:val="20"/>
              </w:rPr>
              <w:t>Aminzadeh 2010</w:t>
            </w:r>
            <w:r w:rsidR="00AD0A24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r w:rsidR="00AD0A2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minzadeh&lt;/Author&gt;&lt;Year&gt;2010&lt;/Year&gt;&lt;RecNum&gt;212&lt;/RecNum&gt;&lt;DisplayText&gt;[2]&lt;/DisplayText&gt;&lt;record&gt;&lt;rec-number&gt;212&lt;/rec-number&gt;&lt;foreign-keys&gt;&lt;key app="EN" db-id="29repvzsp0f2x0exst3vapvpwdfsfw552apf" timestamp="1704436878"&gt;212&lt;/key&gt;&lt;key app="ENWeb" db-id=""&gt;0&lt;/key&gt;&lt;/foreign-keys&gt;&lt;ref-type name="Journal Article"&gt;17&lt;/ref-type&gt;&lt;contributors&gt;&lt;authors&gt;&lt;author&gt;Aminzadeh, M.&lt;/author&gt;&lt;author&gt;Chomeili, B.&lt;/author&gt;&lt;author&gt;Riahi, K.&lt;/author&gt;&lt;author&gt;Dehdashtian, M.&lt;/author&gt;&lt;author&gt;Cheraghian, B.&lt;/author&gt;&lt;author&gt;Valavi, E.&lt;/author&gt;&lt;/authors&gt;&lt;/contributors&gt;&lt;auth-address&gt;Paediatric Department of Ahvaz Jundishapur University of Medical Sciences, Aboozar Children&amp;apos;s Hospital, Pasdaran Boulevard, Ahvaz, Iran. aminzadeh_m@ajums.ac.ir&lt;/auth-address&gt;&lt;titles&gt;&lt;title&gt;Effect of temperature changes on the occurrence of congenital hypothyroidism&lt;/title&gt;&lt;secondary-title&gt;J Med Screen&lt;/secondary-title&gt;&lt;/titles&gt;&lt;periodical&gt;&lt;full-title&gt;J Med Screen&lt;/full-title&gt;&lt;/periodical&gt;&lt;pages&gt;121-4&lt;/pages&gt;&lt;volume&gt;17&lt;/volume&gt;&lt;number&gt;3&lt;/number&gt;&lt;edition&gt;2010/10/20&lt;/edition&gt;&lt;keywords&gt;&lt;keyword&gt;Congenital Hypothyroidism/*diagnosis/epidemiology&lt;/keyword&gt;&lt;keyword&gt;Enzyme-Linked Immunosorbent Assay&lt;/keyword&gt;&lt;keyword&gt;Female&lt;/keyword&gt;&lt;keyword&gt;Humans&lt;/keyword&gt;&lt;keyword&gt;Infant, Newborn&lt;/keyword&gt;&lt;keyword&gt;Iran/epidemiology&lt;/keyword&gt;&lt;keyword&gt;Male&lt;/keyword&gt;&lt;keyword&gt;Temperature&lt;/keyword&gt;&lt;keyword&gt;Thyrotropin/blood&lt;/keyword&gt;&lt;keyword&gt;Thyroxine/blood&lt;/keyword&gt;&lt;/keywords&gt;&lt;dates&gt;&lt;year&gt;2010&lt;/year&gt;&lt;/dates&gt;&lt;isbn&gt;1475-5793 (Electronic)&amp;#xD;0969-1413 (Linking)&lt;/isbn&gt;&lt;accession-num&gt;20956721&lt;/accession-num&gt;&lt;urls&gt;&lt;related-urls&gt;&lt;url&gt;https://www.ncbi.nlm.nih.gov/pubmed/20956721&lt;/url&gt;&lt;/related-urls&gt;&lt;/urls&gt;&lt;electronic-resource-num&gt;10.1258/jms.2010.010026&lt;/electronic-resource-num&gt;&lt;/record&gt;&lt;/Cite&gt;&lt;/EndNote&gt;</w:instrText>
            </w:r>
            <w:r w:rsidR="00AD0A2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D867DA">
              <w:rPr>
                <w:rFonts w:ascii="Times New Roman" w:hAnsi="Times New Roman" w:cs="Times New Roman"/>
                <w:noProof/>
                <w:sz w:val="20"/>
                <w:szCs w:val="20"/>
              </w:rPr>
              <w:t>[2]</w:t>
            </w:r>
            <w:r w:rsidR="00AD0A2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64863" w:rsidRPr="00464863" w14:paraId="66AC451D" w14:textId="77777777" w:rsidTr="00C3491F">
        <w:tc>
          <w:tcPr>
            <w:tcW w:w="3539" w:type="dxa"/>
          </w:tcPr>
          <w:p w14:paraId="403EC453" w14:textId="4F481998" w:rsidR="00464863" w:rsidRPr="00464863" w:rsidRDefault="00464863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64863">
              <w:rPr>
                <w:rFonts w:ascii="Times New Roman" w:hAnsi="Times New Roman" w:cs="Times New Roman"/>
                <w:sz w:val="20"/>
                <w:szCs w:val="20"/>
              </w:rPr>
              <w:t>Congenital hypothyroidism</w:t>
            </w:r>
          </w:p>
        </w:tc>
        <w:tc>
          <w:tcPr>
            <w:tcW w:w="1991" w:type="dxa"/>
          </w:tcPr>
          <w:p w14:paraId="42FE7F7D" w14:textId="1C0AACB2" w:rsidR="00464863" w:rsidRPr="00464863" w:rsidRDefault="00464863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64863">
              <w:rPr>
                <w:rFonts w:ascii="Times New Roman" w:hAnsi="Times New Roman" w:cs="Times New Roman"/>
                <w:sz w:val="20"/>
                <w:szCs w:val="20"/>
              </w:rPr>
              <w:t>Winter</w:t>
            </w:r>
          </w:p>
        </w:tc>
        <w:tc>
          <w:tcPr>
            <w:tcW w:w="2766" w:type="dxa"/>
          </w:tcPr>
          <w:p w14:paraId="386DC85C" w14:textId="7BC6E5DE" w:rsidR="00464863" w:rsidRPr="00464863" w:rsidRDefault="00C3491F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3491F">
              <w:rPr>
                <w:rFonts w:ascii="Times New Roman" w:hAnsi="Times New Roman" w:cs="Times New Roman" w:hint="eastAsia"/>
                <w:sz w:val="20"/>
                <w:szCs w:val="20"/>
              </w:rPr>
              <w:t>Aminzadeh 2010</w:t>
            </w:r>
            <w:r w:rsidR="00AD0A24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r w:rsidR="00AD0A2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minzadeh&lt;/Author&gt;&lt;Year&gt;2010&lt;/Year&gt;&lt;RecNum&gt;212&lt;/RecNum&gt;&lt;DisplayText&gt;[2]&lt;/DisplayText&gt;&lt;record&gt;&lt;rec-number&gt;212&lt;/rec-number&gt;&lt;foreign-keys&gt;&lt;key app="EN" db-id="29repvzsp0f2x0exst3vapvpwdfsfw552apf" timestamp="1704436878"&gt;212&lt;/key&gt;&lt;key app="ENWeb" db-id=""&gt;0&lt;/key&gt;&lt;/foreign-keys&gt;&lt;ref-type name="Journal Article"&gt;17&lt;/ref-type&gt;&lt;contributors&gt;&lt;authors&gt;&lt;author&gt;Aminzadeh, M.&lt;/author&gt;&lt;author&gt;Chomeili, B.&lt;/author&gt;&lt;author&gt;Riahi, K.&lt;/author&gt;&lt;author&gt;Dehdashtian, M.&lt;/author&gt;&lt;author&gt;Cheraghian, B.&lt;/author&gt;&lt;author&gt;Valavi, E.&lt;/author&gt;&lt;/authors&gt;&lt;/contributors&gt;&lt;auth-address&gt;Paediatric Department of Ahvaz Jundishapur University of Medical Sciences, Aboozar Children&amp;apos;s Hospital, Pasdaran Boulevard, Ahvaz, Iran. aminzadeh_m@ajums.ac.ir&lt;/auth-address&gt;&lt;titles&gt;&lt;title&gt;Effect of temperature changes on the occurrence of congenital hypothyroidism&lt;/title&gt;&lt;secondary-title&gt;J Med Screen&lt;/secondary-title&gt;&lt;/titles&gt;&lt;periodical&gt;&lt;full-title&gt;J Med Screen&lt;/full-title&gt;&lt;/periodical&gt;&lt;pages&gt;121-4&lt;/pages&gt;&lt;volume&gt;17&lt;/volume&gt;&lt;number&gt;3&lt;/number&gt;&lt;edition&gt;2010/10/20&lt;/edition&gt;&lt;keywords&gt;&lt;keyword&gt;Congenital Hypothyroidism/*diagnosis/epidemiology&lt;/keyword&gt;&lt;keyword&gt;Enzyme-Linked Immunosorbent Assay&lt;/keyword&gt;&lt;keyword&gt;Female&lt;/keyword&gt;&lt;keyword&gt;Humans&lt;/keyword&gt;&lt;keyword&gt;Infant, Newborn&lt;/keyword&gt;&lt;keyword&gt;Iran/epidemiology&lt;/keyword&gt;&lt;keyword&gt;Male&lt;/keyword&gt;&lt;keyword&gt;Temperature&lt;/keyword&gt;&lt;keyword&gt;Thyrotropin/blood&lt;/keyword&gt;&lt;keyword&gt;Thyroxine/blood&lt;/keyword&gt;&lt;/keywords&gt;&lt;dates&gt;&lt;year&gt;2010&lt;/year&gt;&lt;/dates&gt;&lt;isbn&gt;1475-5793 (Electronic)&amp;#xD;0969-1413 (Linking)&lt;/isbn&gt;&lt;accession-num&gt;20956721&lt;/accession-num&gt;&lt;urls&gt;&lt;related-urls&gt;&lt;url&gt;https://www.ncbi.nlm.nih.gov/pubmed/20956721&lt;/url&gt;&lt;/related-urls&gt;&lt;/urls&gt;&lt;electronic-resource-num&gt;10.1258/jms.2010.010026&lt;/electronic-resource-num&gt;&lt;/record&gt;&lt;/Cite&gt;&lt;/EndNote&gt;</w:instrText>
            </w:r>
            <w:r w:rsidR="00AD0A2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D867DA">
              <w:rPr>
                <w:rFonts w:ascii="Times New Roman" w:hAnsi="Times New Roman" w:cs="Times New Roman"/>
                <w:noProof/>
                <w:sz w:val="20"/>
                <w:szCs w:val="20"/>
              </w:rPr>
              <w:t>[2]</w:t>
            </w:r>
            <w:r w:rsidR="00AD0A2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64863" w:rsidRPr="00464863" w14:paraId="77A39902" w14:textId="77777777" w:rsidTr="00C3491F">
        <w:tc>
          <w:tcPr>
            <w:tcW w:w="3539" w:type="dxa"/>
          </w:tcPr>
          <w:p w14:paraId="79E4659D" w14:textId="608FDF49" w:rsidR="00464863" w:rsidRPr="00464863" w:rsidRDefault="00464863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64863">
              <w:rPr>
                <w:rFonts w:ascii="Times New Roman" w:hAnsi="Times New Roman" w:cs="Times New Roman"/>
                <w:sz w:val="20"/>
                <w:szCs w:val="20"/>
              </w:rPr>
              <w:t>ADHD</w:t>
            </w:r>
          </w:p>
        </w:tc>
        <w:tc>
          <w:tcPr>
            <w:tcW w:w="1991" w:type="dxa"/>
          </w:tcPr>
          <w:p w14:paraId="4A1B3072" w14:textId="0A75DD52" w:rsidR="00464863" w:rsidRPr="00464863" w:rsidRDefault="00464863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64863">
              <w:rPr>
                <w:rFonts w:ascii="Times New Roman" w:hAnsi="Times New Roman" w:cs="Times New Roman"/>
                <w:sz w:val="20"/>
                <w:szCs w:val="20"/>
              </w:rPr>
              <w:t>Summer</w:t>
            </w:r>
          </w:p>
        </w:tc>
        <w:tc>
          <w:tcPr>
            <w:tcW w:w="2766" w:type="dxa"/>
          </w:tcPr>
          <w:p w14:paraId="101E5B5C" w14:textId="0AE2164F" w:rsidR="00464863" w:rsidRPr="00464863" w:rsidRDefault="00C3491F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3491F">
              <w:rPr>
                <w:rFonts w:ascii="Times New Roman" w:hAnsi="Times New Roman" w:cs="Times New Roman" w:hint="eastAsia"/>
                <w:sz w:val="20"/>
                <w:szCs w:val="20"/>
              </w:rPr>
              <w:t>Brookes 2008</w:t>
            </w:r>
            <w:r w:rsidR="00AD0A24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r w:rsidR="00AD0A24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cm9va2VzPC9BdXRob3I+PFllYXI+MjAwODwvWWVhcj48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</w:fldData>
              </w:fldChar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cm9va2VzPC9BdXRob3I+PFllYXI+MjAwODwvWWVhcj48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</w:fldData>
              </w:fldChar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AD0A2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D867DA">
              <w:rPr>
                <w:rFonts w:ascii="Times New Roman" w:hAnsi="Times New Roman" w:cs="Times New Roman"/>
                <w:noProof/>
                <w:sz w:val="20"/>
                <w:szCs w:val="20"/>
              </w:rPr>
              <w:t>[3]</w:t>
            </w:r>
            <w:r w:rsidR="00AD0A2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64863" w:rsidRPr="00464863" w14:paraId="101CB2F0" w14:textId="77777777" w:rsidTr="00C3491F">
        <w:tc>
          <w:tcPr>
            <w:tcW w:w="3539" w:type="dxa"/>
          </w:tcPr>
          <w:p w14:paraId="5A31D198" w14:textId="66B8588C" w:rsidR="00464863" w:rsidRPr="00464863" w:rsidRDefault="00464863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64863">
              <w:rPr>
                <w:rFonts w:ascii="Times New Roman" w:hAnsi="Times New Roman" w:cs="Times New Roman"/>
                <w:sz w:val="20"/>
                <w:szCs w:val="20"/>
              </w:rPr>
              <w:t>Idiopathic inflammatory myopathy</w:t>
            </w:r>
          </w:p>
        </w:tc>
        <w:tc>
          <w:tcPr>
            <w:tcW w:w="1991" w:type="dxa"/>
          </w:tcPr>
          <w:p w14:paraId="44429567" w14:textId="4929D0D2" w:rsidR="00464863" w:rsidRPr="00464863" w:rsidRDefault="00464863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64863">
              <w:rPr>
                <w:rFonts w:ascii="Times New Roman" w:hAnsi="Times New Roman" w:cs="Times New Roman"/>
                <w:sz w:val="20"/>
                <w:szCs w:val="20"/>
              </w:rPr>
              <w:t>August</w:t>
            </w:r>
          </w:p>
        </w:tc>
        <w:tc>
          <w:tcPr>
            <w:tcW w:w="2766" w:type="dxa"/>
          </w:tcPr>
          <w:p w14:paraId="496A5A72" w14:textId="19C7F19C" w:rsidR="00464863" w:rsidRPr="00464863" w:rsidRDefault="00E615AA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615AA">
              <w:rPr>
                <w:rFonts w:ascii="Times New Roman" w:hAnsi="Times New Roman" w:cs="Times New Roman" w:hint="eastAsia"/>
                <w:sz w:val="20"/>
                <w:szCs w:val="20"/>
              </w:rPr>
              <w:t>Vegosen</w:t>
            </w:r>
            <w:proofErr w:type="spellEnd"/>
            <w:r w:rsidRPr="00E615AA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2007</w:t>
            </w:r>
            <w:r w:rsidR="00AD0A24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r w:rsidR="00AD0A2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Vegosen&lt;/Author&gt;&lt;Year&gt;2007&lt;/Year&gt;&lt;RecNum&gt;405&lt;/RecNum&gt;&lt;DisplayText&gt;[4]&lt;/DisplayText&gt;&lt;record&gt;&lt;rec-number&gt;405&lt;/rec-number&gt;&lt;foreign-keys&gt;&lt;key app="EN" db-id="29repvzsp0f2x0exst3vapvpwdfsfw552apf" timestamp="1733727908"&gt;405&lt;/key&gt;&lt;key app="ENWeb" db-id=""&gt;0&lt;/key&gt;&lt;/foreign-keys&gt;&lt;ref-type name="Journal Article"&gt;17&lt;/ref-type&gt;&lt;contributors&gt;&lt;authors&gt;&lt;author&gt;Vegosen, L. J.&lt;/author&gt;&lt;author&gt;Weinberg, C. R.&lt;/author&gt;&lt;author&gt;O&amp;apos;Hanlon, T. P.&lt;/author&gt;&lt;author&gt;Targoff, I. N.&lt;/author&gt;&lt;author&gt;Miller, F. W.&lt;/author&gt;&lt;author&gt;Rider, L. G.&lt;/author&gt;&lt;/authors&gt;&lt;/contributors&gt;&lt;auth-address&gt;Environmental Autoimmunity Group, National Institute of Environmental Health Sciences, NIH/DHHS, 10 Center Drive, Bethesda, MD 20892, USA.&lt;/auth-address&gt;&lt;titles&gt;&lt;title&gt;Seasonal birth patterns in myositis subgroups suggest an etiologic role of early environmental exposures&lt;/title&gt;&lt;secondary-title&gt;Arthritis Rheum&lt;/secondary-title&gt;&lt;/titles&gt;&lt;periodical&gt;&lt;full-title&gt;Arthritis Rheum&lt;/full-title&gt;&lt;/periodical&gt;&lt;pages&gt;2719-28&lt;/pages&gt;&lt;volume&gt;56&lt;/volume&gt;&lt;number&gt;8&lt;/number&gt;&lt;edition&gt;2007/08/01&lt;/edition&gt;&lt;keywords&gt;&lt;keyword&gt;Cluster Analysis&lt;/keyword&gt;&lt;keyword&gt;Environmental Exposure/*adverse effects&lt;/keyword&gt;&lt;keyword&gt;Humans&lt;/keyword&gt;&lt;keyword&gt;Myositis/epidemiology/*etiology&lt;/keyword&gt;&lt;keyword&gt;Parturition&lt;/keyword&gt;&lt;keyword&gt;*Seasons&lt;/keyword&gt;&lt;keyword&gt;Time Factors&lt;/keyword&gt;&lt;keyword&gt;United States/epidemiology&lt;/keyword&gt;&lt;/keywords&gt;&lt;dates&gt;&lt;year&gt;2007&lt;/year&gt;&lt;pub-dates&gt;&lt;date&gt;Aug&lt;/date&gt;&lt;/pub-dates&gt;&lt;/dates&gt;&lt;isbn&gt;0004-3591 (Print)&amp;#xD;1529-0131 (Electronic)&amp;#xD;0004-3591 (Linking)&lt;/isbn&gt;&lt;accession-num&gt;17665425&lt;/accession-num&gt;&lt;urls&gt;&lt;related-urls&gt;&lt;url&gt;https://www.ncbi.nlm.nih.gov/pubmed/17665425&lt;/url&gt;&lt;/related-urls&gt;&lt;/urls&gt;&lt;custom2&gt;PMC2151046&lt;/custom2&gt;&lt;electronic-resource-num&gt;10.1002/art.22751&lt;/electronic-resource-num&gt;&lt;/record&gt;&lt;/Cite&gt;&lt;/EndNote&gt;</w:instrText>
            </w:r>
            <w:r w:rsidR="00AD0A2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D867DA">
              <w:rPr>
                <w:rFonts w:ascii="Times New Roman" w:hAnsi="Times New Roman" w:cs="Times New Roman"/>
                <w:noProof/>
                <w:sz w:val="20"/>
                <w:szCs w:val="20"/>
              </w:rPr>
              <w:t>[4]</w:t>
            </w:r>
            <w:r w:rsidR="00AD0A2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64863" w:rsidRPr="00464863" w14:paraId="497BA6D9" w14:textId="77777777" w:rsidTr="00C3491F">
        <w:tc>
          <w:tcPr>
            <w:tcW w:w="3539" w:type="dxa"/>
          </w:tcPr>
          <w:p w14:paraId="38096DC4" w14:textId="643CD996" w:rsidR="00464863" w:rsidRPr="00464863" w:rsidRDefault="00464863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64863">
              <w:rPr>
                <w:rFonts w:ascii="Times New Roman" w:hAnsi="Times New Roman" w:cs="Times New Roman"/>
                <w:sz w:val="20"/>
                <w:szCs w:val="20"/>
              </w:rPr>
              <w:t>Atopic dermatitis</w:t>
            </w:r>
          </w:p>
        </w:tc>
        <w:tc>
          <w:tcPr>
            <w:tcW w:w="1991" w:type="dxa"/>
          </w:tcPr>
          <w:p w14:paraId="5CC4C41B" w14:textId="0D742C68" w:rsidR="00464863" w:rsidRPr="00464863" w:rsidRDefault="00464863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64863">
              <w:rPr>
                <w:rFonts w:ascii="Times New Roman" w:hAnsi="Times New Roman" w:cs="Times New Roman"/>
                <w:sz w:val="20"/>
                <w:szCs w:val="20"/>
              </w:rPr>
              <w:t>Autumn</w:t>
            </w:r>
          </w:p>
        </w:tc>
        <w:tc>
          <w:tcPr>
            <w:tcW w:w="2766" w:type="dxa"/>
          </w:tcPr>
          <w:p w14:paraId="03A419BA" w14:textId="3D157417" w:rsidR="00464863" w:rsidRPr="00464863" w:rsidRDefault="00E615AA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615AA">
              <w:rPr>
                <w:rFonts w:ascii="Times New Roman" w:hAnsi="Times New Roman" w:cs="Times New Roman" w:hint="eastAsia"/>
                <w:sz w:val="20"/>
                <w:szCs w:val="20"/>
              </w:rPr>
              <w:t>Calov</w:t>
            </w:r>
            <w:r w:rsidR="00C43C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615AA">
              <w:rPr>
                <w:rFonts w:ascii="Times New Roman" w:hAnsi="Times New Roman" w:cs="Times New Roman" w:hint="eastAsia"/>
                <w:sz w:val="20"/>
                <w:szCs w:val="20"/>
              </w:rPr>
              <w:t>2020&amp; Tsuchida 2023</w:t>
            </w:r>
            <w:r w:rsidR="00C43CA3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r w:rsidR="00C43CA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YWxvdjwvQXV0aG9yPjxZZWFyPjIwMjA8L1llYXI+PFJl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</w:fldData>
              </w:fldChar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YWxvdjwvQXV0aG9yPjxZZWFyPjIwMjA8L1llYXI+PFJl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</w:fldData>
              </w:fldChar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C43CA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D867DA">
              <w:rPr>
                <w:rFonts w:ascii="Times New Roman" w:hAnsi="Times New Roman" w:cs="Times New Roman"/>
                <w:noProof/>
                <w:sz w:val="20"/>
                <w:szCs w:val="20"/>
              </w:rPr>
              <w:t>[5, 6]</w:t>
            </w:r>
            <w:r w:rsidR="00C43CA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64863" w:rsidRPr="00464863" w14:paraId="2E0372CD" w14:textId="77777777" w:rsidTr="00C3491F">
        <w:tc>
          <w:tcPr>
            <w:tcW w:w="3539" w:type="dxa"/>
          </w:tcPr>
          <w:p w14:paraId="408D7E53" w14:textId="3CD84E40" w:rsidR="00464863" w:rsidRPr="00464863" w:rsidRDefault="00464863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64863">
              <w:rPr>
                <w:rFonts w:ascii="Times New Roman" w:hAnsi="Times New Roman" w:cs="Times New Roman"/>
                <w:sz w:val="20"/>
                <w:szCs w:val="20"/>
              </w:rPr>
              <w:t>Bronchiolitis</w:t>
            </w:r>
          </w:p>
        </w:tc>
        <w:tc>
          <w:tcPr>
            <w:tcW w:w="1991" w:type="dxa"/>
          </w:tcPr>
          <w:p w14:paraId="0F340402" w14:textId="513EB721" w:rsidR="00464863" w:rsidRPr="00464863" w:rsidRDefault="00464863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64863">
              <w:rPr>
                <w:rFonts w:ascii="Times New Roman" w:hAnsi="Times New Roman" w:cs="Times New Roman"/>
                <w:sz w:val="20"/>
                <w:szCs w:val="20"/>
              </w:rPr>
              <w:t>Autumn</w:t>
            </w:r>
          </w:p>
        </w:tc>
        <w:tc>
          <w:tcPr>
            <w:tcW w:w="2766" w:type="dxa"/>
          </w:tcPr>
          <w:p w14:paraId="598A69A3" w14:textId="4B4D90EB" w:rsidR="00464863" w:rsidRPr="00464863" w:rsidRDefault="00E615AA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21A46">
              <w:rPr>
                <w:rFonts w:ascii="Times New Roman" w:hAnsi="Times New Roman" w:cs="Times New Roman"/>
                <w:sz w:val="20"/>
                <w:szCs w:val="20"/>
              </w:rPr>
              <w:t>Balekian</w:t>
            </w:r>
            <w:proofErr w:type="spellEnd"/>
            <w:r w:rsidRPr="00F21A4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F21A46">
              <w:rPr>
                <w:rFonts w:ascii="Times New Roman" w:hAnsi="Times New Roman" w:cs="Times New Roman" w:hint="eastAsia"/>
                <w:sz w:val="20"/>
                <w:szCs w:val="20"/>
              </w:rPr>
              <w:t>2016</w:t>
            </w:r>
            <w:r w:rsidR="00C43CA3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r w:rsidR="00C43CA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YWxla2lhbjwvQXV0aG9yPjxZZWFyPjIwMTY8L1llYXI+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</w:fldData>
              </w:fldChar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YWxla2lhbjwvQXV0aG9yPjxZZWFyPjIwMTY8L1llYXI+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</w:fldData>
              </w:fldChar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C43CA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D867DA">
              <w:rPr>
                <w:rFonts w:ascii="Times New Roman" w:hAnsi="Times New Roman" w:cs="Times New Roman"/>
                <w:noProof/>
                <w:sz w:val="20"/>
                <w:szCs w:val="20"/>
              </w:rPr>
              <w:t>[7]</w:t>
            </w:r>
            <w:r w:rsidR="00C43CA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64863" w:rsidRPr="00464863" w14:paraId="75E1E560" w14:textId="77777777" w:rsidTr="00C3491F">
        <w:tc>
          <w:tcPr>
            <w:tcW w:w="3539" w:type="dxa"/>
          </w:tcPr>
          <w:p w14:paraId="5207ADA1" w14:textId="6E044A92" w:rsidR="00464863" w:rsidRPr="00464863" w:rsidRDefault="00464863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64863">
              <w:rPr>
                <w:rFonts w:ascii="Times New Roman" w:hAnsi="Times New Roman" w:cs="Times New Roman"/>
                <w:sz w:val="20"/>
                <w:szCs w:val="20"/>
              </w:rPr>
              <w:t>Congenital inguinal hernia</w:t>
            </w:r>
          </w:p>
        </w:tc>
        <w:tc>
          <w:tcPr>
            <w:tcW w:w="1991" w:type="dxa"/>
          </w:tcPr>
          <w:p w14:paraId="0B9CD7C0" w14:textId="35ADBE39" w:rsidR="00464863" w:rsidRPr="00464863" w:rsidRDefault="00464863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64863">
              <w:rPr>
                <w:rFonts w:ascii="Times New Roman" w:hAnsi="Times New Roman" w:cs="Times New Roman"/>
                <w:sz w:val="20"/>
                <w:szCs w:val="20"/>
              </w:rPr>
              <w:t>Winter</w:t>
            </w:r>
          </w:p>
        </w:tc>
        <w:tc>
          <w:tcPr>
            <w:tcW w:w="2766" w:type="dxa"/>
          </w:tcPr>
          <w:p w14:paraId="1B0DA78F" w14:textId="65047408" w:rsidR="00464863" w:rsidRPr="00464863" w:rsidRDefault="00E615AA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615AA">
              <w:rPr>
                <w:rFonts w:ascii="Times New Roman" w:hAnsi="Times New Roman" w:cs="Times New Roman" w:hint="eastAsia"/>
                <w:sz w:val="20"/>
                <w:szCs w:val="20"/>
              </w:rPr>
              <w:t>Czeizel 1980</w:t>
            </w:r>
            <w:r w:rsidR="00C43CA3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r w:rsidR="00C43CA3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zeizel&lt;/Author&gt;&lt;Year&gt;1980&lt;/Year&gt;&lt;RecNum&gt;327&lt;/RecNum&gt;&lt;DisplayText&gt;[8]&lt;/DisplayText&gt;&lt;record&gt;&lt;rec-number&gt;327&lt;/rec-number&gt;&lt;foreign-keys&gt;&lt;key app="EN" db-id="29repvzsp0f2x0exst3vapvpwdfsfw552apf" timestamp="1720603498"&gt;327&lt;/key&gt;&lt;/foreign-keys&gt;&lt;ref-type name="Journal Article"&gt;17&lt;/ref-type&gt;&lt;contributors&gt;&lt;authors&gt;&lt;author&gt;Czeizel, A.&lt;/author&gt;&lt;/authors&gt;&lt;/contributors&gt;&lt;titles&gt;&lt;title&gt;Epidemiologic characteristics of congenital inguinal hernia&lt;/title&gt;&lt;secondary-title&gt;Helv Paediatr Acta&lt;/secondary-title&gt;&lt;alt-title&gt;Helvetica paediatrica acta&lt;/alt-title&gt;&lt;/titles&gt;&lt;periodical&gt;&lt;full-title&gt;Helv Paediatr Acta&lt;/full-title&gt;&lt;abbr-1&gt;Helvetica paediatrica acta&lt;/abbr-1&gt;&lt;/periodical&gt;&lt;alt-periodical&gt;&lt;full-title&gt;Helv Paediatr Acta&lt;/full-title&gt;&lt;abbr-1&gt;Helvetica paediatrica acta&lt;/abbr-1&gt;&lt;/alt-periodical&gt;&lt;pages&gt;57-67&lt;/pages&gt;&lt;volume&gt;35&lt;/volume&gt;&lt;number&gt;1&lt;/number&gt;&lt;edition&gt;1980/03/01&lt;/edition&gt;&lt;keywords&gt;&lt;keyword&gt;Adult&lt;/keyword&gt;&lt;keyword&gt;Birth Weight&lt;/keyword&gt;&lt;keyword&gt;Child, Preschool&lt;/keyword&gt;&lt;keyword&gt;Diseases in Twins&lt;/keyword&gt;&lt;keyword&gt;Female&lt;/keyword&gt;&lt;keyword&gt;Gestational Age&lt;/keyword&gt;&lt;keyword&gt;Hernia, Inguinal/*congenital/epidemiology&lt;/keyword&gt;&lt;keyword&gt;Humans&lt;/keyword&gt;&lt;keyword&gt;Hungary&lt;/keyword&gt;&lt;keyword&gt;Infant&lt;/keyword&gt;&lt;keyword&gt;Infant, Newborn&lt;/keyword&gt;&lt;keyword&gt;Male&lt;/keyword&gt;&lt;keyword&gt;Pregnancy&lt;/keyword&gt;&lt;keyword&gt;Seasons&lt;/keyword&gt;&lt;keyword&gt;Sex Ratio&lt;/keyword&gt;&lt;/keywords&gt;&lt;dates&gt;&lt;year&gt;1980&lt;/year&gt;&lt;pub-dates&gt;&lt;date&gt;Mar&lt;/date&gt;&lt;/pub-dates&gt;&lt;/dates&gt;&lt;isbn&gt;0018-022X (Print)&amp;#xD;0018-022x&lt;/isbn&gt;&lt;accession-num&gt;7410104&lt;/accession-num&gt;&lt;urls&gt;&lt;/urls&gt;&lt;remote-database-provider&gt;NLM&lt;/remote-database-provider&gt;&lt;language&gt;eng&lt;/language&gt;&lt;/record&gt;&lt;/Cite&gt;&lt;/EndNote&gt;</w:instrText>
            </w:r>
            <w:r w:rsidR="00C43CA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D867DA">
              <w:rPr>
                <w:rFonts w:ascii="Times New Roman" w:hAnsi="Times New Roman" w:cs="Times New Roman"/>
                <w:noProof/>
                <w:sz w:val="20"/>
                <w:szCs w:val="20"/>
              </w:rPr>
              <w:t>[8]</w:t>
            </w:r>
            <w:r w:rsidR="00C43CA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64863" w:rsidRPr="00464863" w14:paraId="2A11F222" w14:textId="77777777" w:rsidTr="00C3491F">
        <w:tc>
          <w:tcPr>
            <w:tcW w:w="3539" w:type="dxa"/>
          </w:tcPr>
          <w:p w14:paraId="60A846B7" w14:textId="29FBBAAC" w:rsidR="00464863" w:rsidRPr="00464863" w:rsidRDefault="00464863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64863">
              <w:rPr>
                <w:rFonts w:ascii="Times New Roman" w:hAnsi="Times New Roman" w:cs="Times New Roman"/>
                <w:sz w:val="20"/>
                <w:szCs w:val="20"/>
              </w:rPr>
              <w:t>Hip joint development and morphology</w:t>
            </w:r>
          </w:p>
        </w:tc>
        <w:tc>
          <w:tcPr>
            <w:tcW w:w="1991" w:type="dxa"/>
          </w:tcPr>
          <w:p w14:paraId="32ADD49D" w14:textId="39352F07" w:rsidR="00464863" w:rsidRPr="00464863" w:rsidRDefault="00464863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64863">
              <w:rPr>
                <w:rFonts w:ascii="Times New Roman" w:hAnsi="Times New Roman" w:cs="Times New Roman"/>
                <w:sz w:val="20"/>
                <w:szCs w:val="20"/>
              </w:rPr>
              <w:t>Autumn</w:t>
            </w:r>
          </w:p>
        </w:tc>
        <w:tc>
          <w:tcPr>
            <w:tcW w:w="2766" w:type="dxa"/>
          </w:tcPr>
          <w:p w14:paraId="51C267B8" w14:textId="2133DB16" w:rsidR="00464863" w:rsidRPr="00464863" w:rsidRDefault="00E615AA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615AA">
              <w:rPr>
                <w:rFonts w:ascii="Times New Roman" w:hAnsi="Times New Roman" w:cs="Times New Roman" w:hint="eastAsia"/>
                <w:sz w:val="20"/>
                <w:szCs w:val="20"/>
              </w:rPr>
              <w:t>Zinchenko 2021</w:t>
            </w:r>
            <w:r w:rsidR="00C43CA3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r w:rsidR="00C43CA3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Zinchenko&lt;/Author&gt;&lt;Year&gt;2021&lt;/Year&gt;&lt;RecNum&gt;414&lt;/RecNum&gt;&lt;DisplayText&gt;[9]&lt;/DisplayText&gt;&lt;record&gt;&lt;rec-number&gt;414&lt;/rec-number&gt;&lt;foreign-keys&gt;&lt;key app="EN" db-id="29repvzsp0f2x0exst3vapvpwdfsfw552apf" timestamp="1733812467"&gt;414&lt;/key&gt;&lt;/foreign-keys&gt;&lt;ref-type name="Journal Article"&gt;17&lt;/ref-type&gt;&lt;contributors&gt;&lt;authors&gt;&lt;author&gt;Zinchenko, V.&lt;/author&gt;&lt;author&gt;Kabatsii, M.&lt;/author&gt;&lt;author&gt;Hertsen, I.&lt;/author&gt;&lt;/authors&gt;&lt;/contributors&gt;&lt;auth-address&gt;State Institution «Institute of Traumatology and Orthopedics National Academy of Medical Science of Ukraine», Department of Joint Diseases in Children and Adolescents, Kyiv, Ukraine.&lt;/auth-address&gt;&lt;titles&gt;&lt;title&gt;[CLINICAL DIAGNOSTICS OF DDH AND PECULIARITIES OF HIP JOINT DEVELOPMENT IN CHILDREN THROUGHOUT THE FIRST YEAR OF LIFE]&lt;/title&gt;&lt;secondary-title&gt;Georgian Med News&lt;/secondary-title&gt;&lt;alt-title&gt;Georgian medical news&lt;/alt-title&gt;&lt;/titles&gt;&lt;periodical&gt;&lt;full-title&gt;Georgian Med News&lt;/full-title&gt;&lt;abbr-1&gt;Georgian medical news&lt;/abbr-1&gt;&lt;/periodical&gt;&lt;alt-periodical&gt;&lt;full-title&gt;Georgian Med News&lt;/full-title&gt;&lt;abbr-1&gt;Georgian medical news&lt;/abbr-1&gt;&lt;/alt-periodical&gt;&lt;pages&gt;114-118&lt;/pages&gt;&lt;number&gt;316-317&lt;/number&gt;&lt;edition&gt;2021/09/14&lt;/edition&gt;&lt;keywords&gt;&lt;keyword&gt;Child&lt;/keyword&gt;&lt;keyword&gt;Female&lt;/keyword&gt;&lt;keyword&gt;*Hip Dislocation, Congenital/diagnostic imaging/epidemiology&lt;/keyword&gt;&lt;keyword&gt;Hip Joint&lt;/keyword&gt;&lt;keyword&gt;Humans&lt;/keyword&gt;&lt;keyword&gt;Infant&lt;/keyword&gt;&lt;keyword&gt;Infant, Newborn&lt;/keyword&gt;&lt;keyword&gt;Pregnancy&lt;/keyword&gt;&lt;keyword&gt;Reproducibility of Results&lt;/keyword&gt;&lt;keyword&gt;Risk Factors&lt;/keyword&gt;&lt;keyword&gt;Ultrasonography&lt;/keyword&gt;&lt;/keywords&gt;&lt;dates&gt;&lt;year&gt;2021&lt;/year&gt;&lt;pub-dates&gt;&lt;date&gt;Jul-Aug&lt;/date&gt;&lt;/pub-dates&gt;&lt;/dates&gt;&lt;isbn&gt;1512-0112 (Print)&amp;#xD;1512-0112&lt;/isbn&gt;&lt;accession-num&gt;34511456&lt;/accession-num&gt;&lt;urls&gt;&lt;/urls&gt;&lt;remote-database-provider&gt;NLM&lt;/remote-database-provider&gt;&lt;language&gt;rus&lt;/language&gt;&lt;/record&gt;&lt;/Cite&gt;&lt;/EndNote&gt;</w:instrText>
            </w:r>
            <w:r w:rsidR="00C43CA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D867DA">
              <w:rPr>
                <w:rFonts w:ascii="Times New Roman" w:hAnsi="Times New Roman" w:cs="Times New Roman"/>
                <w:noProof/>
                <w:sz w:val="20"/>
                <w:szCs w:val="20"/>
              </w:rPr>
              <w:t>[9]</w:t>
            </w:r>
            <w:r w:rsidR="00C43CA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64863" w:rsidRPr="00464863" w14:paraId="0EF2E8BC" w14:textId="77777777" w:rsidTr="00C3491F">
        <w:tc>
          <w:tcPr>
            <w:tcW w:w="3539" w:type="dxa"/>
          </w:tcPr>
          <w:p w14:paraId="52548379" w14:textId="50D3464C" w:rsidR="00464863" w:rsidRPr="00464863" w:rsidRDefault="00464863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64863">
              <w:rPr>
                <w:rFonts w:ascii="Times New Roman" w:hAnsi="Times New Roman" w:cs="Times New Roman"/>
                <w:sz w:val="20"/>
                <w:szCs w:val="20"/>
              </w:rPr>
              <w:t>Congenital heart defects</w:t>
            </w:r>
          </w:p>
        </w:tc>
        <w:tc>
          <w:tcPr>
            <w:tcW w:w="1991" w:type="dxa"/>
          </w:tcPr>
          <w:p w14:paraId="0F448EE7" w14:textId="543CC539" w:rsidR="00464863" w:rsidRPr="00464863" w:rsidRDefault="00464863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64863">
              <w:rPr>
                <w:rFonts w:ascii="Times New Roman" w:hAnsi="Times New Roman" w:cs="Times New Roman"/>
                <w:sz w:val="20"/>
                <w:szCs w:val="20"/>
              </w:rPr>
              <w:t>Autumn</w:t>
            </w:r>
          </w:p>
        </w:tc>
        <w:tc>
          <w:tcPr>
            <w:tcW w:w="2766" w:type="dxa"/>
          </w:tcPr>
          <w:p w14:paraId="542AF481" w14:textId="07578821" w:rsidR="00464863" w:rsidRPr="00464863" w:rsidRDefault="00E615AA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21A46">
              <w:rPr>
                <w:rFonts w:ascii="Times New Roman" w:hAnsi="Times New Roman" w:cs="Times New Roman"/>
                <w:sz w:val="20"/>
                <w:szCs w:val="20"/>
              </w:rPr>
              <w:t xml:space="preserve">Dong </w:t>
            </w:r>
            <w:r w:rsidRPr="00F21A46">
              <w:rPr>
                <w:rFonts w:ascii="Times New Roman" w:hAnsi="Times New Roman" w:cs="Times New Roman" w:hint="eastAsia"/>
                <w:sz w:val="20"/>
                <w:szCs w:val="20"/>
              </w:rPr>
              <w:t>2019</w:t>
            </w:r>
            <w:r w:rsidR="00142B28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r w:rsidR="00142B2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b25nPC9BdXRob3I+PFllYXI+MjAxOTwvWWVhcj48UmVj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</w:fldData>
              </w:fldChar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b25nPC9BdXRob3I+PFllYXI+MjAxOTwvWWVhcj48UmVj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</w:fldData>
              </w:fldChar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142B2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D867DA">
              <w:rPr>
                <w:rFonts w:ascii="Times New Roman" w:hAnsi="Times New Roman" w:cs="Times New Roman"/>
                <w:noProof/>
                <w:sz w:val="20"/>
                <w:szCs w:val="20"/>
              </w:rPr>
              <w:t>[10]</w:t>
            </w:r>
            <w:r w:rsidR="00142B2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64863" w:rsidRPr="00464863" w14:paraId="0CD1192D" w14:textId="77777777" w:rsidTr="00C3491F">
        <w:tc>
          <w:tcPr>
            <w:tcW w:w="3539" w:type="dxa"/>
          </w:tcPr>
          <w:p w14:paraId="2828ABB3" w14:textId="3A66FFF6" w:rsidR="00464863" w:rsidRPr="00464863" w:rsidRDefault="00464863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64863">
              <w:rPr>
                <w:rFonts w:ascii="Times New Roman" w:hAnsi="Times New Roman" w:cs="Times New Roman"/>
                <w:sz w:val="20"/>
                <w:szCs w:val="20"/>
              </w:rPr>
              <w:t>Congenital hip dislocation</w:t>
            </w:r>
          </w:p>
        </w:tc>
        <w:tc>
          <w:tcPr>
            <w:tcW w:w="1991" w:type="dxa"/>
          </w:tcPr>
          <w:p w14:paraId="3B4FBD7B" w14:textId="1C765B8F" w:rsidR="00464863" w:rsidRPr="00464863" w:rsidRDefault="00464863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64863">
              <w:rPr>
                <w:rFonts w:ascii="Times New Roman" w:hAnsi="Times New Roman" w:cs="Times New Roman"/>
                <w:sz w:val="20"/>
                <w:szCs w:val="20"/>
              </w:rPr>
              <w:t>Autumn</w:t>
            </w:r>
          </w:p>
        </w:tc>
        <w:tc>
          <w:tcPr>
            <w:tcW w:w="2766" w:type="dxa"/>
          </w:tcPr>
          <w:p w14:paraId="7D24EE26" w14:textId="2B759F52" w:rsidR="00464863" w:rsidRPr="00464863" w:rsidRDefault="00E615AA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615AA">
              <w:rPr>
                <w:rFonts w:ascii="Times New Roman" w:hAnsi="Times New Roman" w:cs="Times New Roman" w:hint="eastAsia"/>
                <w:sz w:val="20"/>
                <w:szCs w:val="20"/>
              </w:rPr>
              <w:t>ROBINSON 1968</w:t>
            </w:r>
            <w:r w:rsidR="00142B28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r w:rsidR="00142B2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BINSON&lt;/Author&gt;&lt;Year&gt;1968&lt;/Year&gt;&lt;RecNum&gt;418&lt;/RecNum&gt;&lt;DisplayText&gt;[11]&lt;/DisplayText&gt;&lt;record&gt;&lt;rec-number&gt;418&lt;/rec-number&gt;&lt;foreign-keys&gt;&lt;key app="EN" db-id="29repvzsp0f2x0exst3vapvpwdfsfw552apf" timestamp="1733819322"&gt;418&lt;/key&gt;&lt;/foreign-keys&gt;&lt;ref-type name="Journal Article"&gt;17&lt;/ref-type&gt;&lt;contributors&gt;&lt;authors&gt;&lt;author&gt;ROBINSON, GEORGE W.&lt;/author&gt;&lt;/authors&gt;&lt;/contributors&gt;&lt;titles&gt;&lt;title&gt;BIRTH CHARACTERISTICS OF CHILDREN WITH CONGENITAL DISLOCATION OF THE HIP12&lt;/title&gt;&lt;secondary-title&gt;American Journal of Epidemiology&lt;/secondary-title&gt;&lt;/titles&gt;&lt;periodical&gt;&lt;full-title&gt;American Journal of Epidemiology&lt;/full-title&gt;&lt;/periodical&gt;&lt;pages&gt;275-284&lt;/pages&gt;&lt;volume&gt;87&lt;/volume&gt;&lt;number&gt;2&lt;/number&gt;&lt;dates&gt;&lt;year&gt;1968&lt;/year&gt;&lt;/dates&gt;&lt;isbn&gt;0002-9262&lt;/isbn&gt;&lt;urls&gt;&lt;related-urls&gt;&lt;url&gt;https://doi.org/10.1093/oxfordjournals.aje.a120818&lt;/url&gt;&lt;/related-urls&gt;&lt;/urls&gt;&lt;electronic-resource-num&gt;10.1093/oxfordjournals.aje.a120818 %J American Journal of Epidemiology&lt;/electronic-resource-num&gt;&lt;access-date&gt;12/10/2024&lt;/access-date&gt;&lt;/record&gt;&lt;/Cite&gt;&lt;/EndNote&gt;</w:instrText>
            </w:r>
            <w:r w:rsidR="00142B2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D867DA">
              <w:rPr>
                <w:rFonts w:ascii="Times New Roman" w:hAnsi="Times New Roman" w:cs="Times New Roman"/>
                <w:noProof/>
                <w:sz w:val="20"/>
                <w:szCs w:val="20"/>
              </w:rPr>
              <w:t>[11]</w:t>
            </w:r>
            <w:r w:rsidR="00142B2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64863" w:rsidRPr="00464863" w14:paraId="508F4163" w14:textId="77777777" w:rsidTr="00C3491F">
        <w:tc>
          <w:tcPr>
            <w:tcW w:w="3539" w:type="dxa"/>
          </w:tcPr>
          <w:p w14:paraId="2FD822CD" w14:textId="03A3329A" w:rsidR="00464863" w:rsidRPr="00464863" w:rsidRDefault="00464863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64863">
              <w:rPr>
                <w:rFonts w:ascii="Times New Roman" w:hAnsi="Times New Roman" w:cs="Times New Roman"/>
                <w:sz w:val="20"/>
                <w:szCs w:val="20"/>
              </w:rPr>
              <w:t>Developmental dysplasia of the hip</w:t>
            </w:r>
          </w:p>
        </w:tc>
        <w:tc>
          <w:tcPr>
            <w:tcW w:w="1991" w:type="dxa"/>
          </w:tcPr>
          <w:p w14:paraId="11BBCCFF" w14:textId="26D8F385" w:rsidR="00464863" w:rsidRPr="00464863" w:rsidRDefault="00464863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64863">
              <w:rPr>
                <w:rFonts w:ascii="Times New Roman" w:hAnsi="Times New Roman" w:cs="Times New Roman"/>
                <w:sz w:val="20"/>
                <w:szCs w:val="20"/>
              </w:rPr>
              <w:t>Autumn</w:t>
            </w:r>
          </w:p>
        </w:tc>
        <w:tc>
          <w:tcPr>
            <w:tcW w:w="2766" w:type="dxa"/>
          </w:tcPr>
          <w:p w14:paraId="6CB400CA" w14:textId="241B575C" w:rsidR="00464863" w:rsidRPr="00464863" w:rsidRDefault="00E615AA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615AA">
              <w:rPr>
                <w:rFonts w:ascii="Times New Roman" w:hAnsi="Times New Roman" w:cs="Times New Roman" w:hint="eastAsia"/>
                <w:sz w:val="20"/>
                <w:szCs w:val="20"/>
              </w:rPr>
              <w:t>Sueyoshi 2016</w:t>
            </w:r>
            <w:r w:rsidR="0083710B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ueyoshi&lt;/Author&gt;&lt;Year&gt;2016&lt;/Year&gt;&lt;RecNum&gt;351&lt;/RecNum&gt;&lt;DisplayText&gt;[12]&lt;/DisplayText&gt;&lt;record&gt;&lt;rec-number&gt;351&lt;/rec-number&gt;&lt;foreign-keys&gt;&lt;key app="EN" db-id="29repvzsp0f2x0exst3vapvpwdfsfw552apf" timestamp="1722916297"&gt;351&lt;/key&gt;&lt;key app="ENWeb" db-id=""&gt;0&lt;/key&gt;&lt;/foreign-keys&gt;&lt;ref-type name="Journal Article"&gt;17&lt;/ref-type&gt;&lt;contributors&gt;&lt;authors&gt;&lt;author&gt;Sueyoshi, T.&lt;/author&gt;&lt;author&gt;Ritter, M. A.&lt;/author&gt;&lt;author&gt;Davis, K. E.&lt;/author&gt;&lt;author&gt;Loder, R. T.&lt;/author&gt;&lt;/authors&gt;&lt;/contributors&gt;&lt;auth-address&gt;Tatsuya Sueyoshi, Department of Orthopedic Surgery, Kyoto University, Kyoto 606-8507, Japan.&lt;/auth-address&gt;&lt;titles&gt;&lt;title&gt;Seasonal variation in adult hip disease secondary to osteoarthritis and developmental dysplasia of the hip&lt;/title&gt;&lt;secondary-title&gt;World J Orthop&lt;/secondary-title&gt;&lt;/titles&gt;&lt;periodical&gt;&lt;full-title&gt;World J Orthop&lt;/full-title&gt;&lt;/periodical&gt;&lt;pages&gt;821-825&lt;/pages&gt;&lt;volume&gt;7&lt;/volume&gt;&lt;number&gt;12&lt;/number&gt;&lt;edition&gt;2016/12/30&lt;/edition&gt;&lt;keywords&gt;&lt;keyword&gt;Birth month&lt;/keyword&gt;&lt;keyword&gt;Developmental hip dysplasia&lt;/keyword&gt;&lt;keyword&gt;Osteoarthritis&lt;/keyword&gt;&lt;keyword&gt;Seasonal trend&lt;/keyword&gt;&lt;keyword&gt;Winter&lt;/keyword&gt;&lt;keyword&gt;related to the manuscript.&lt;/keyword&gt;&lt;/keywords&gt;&lt;dates&gt;&lt;year&gt;2016&lt;/year&gt;&lt;pub-dates&gt;&lt;date&gt;Dec 18&lt;/date&gt;&lt;/pub-dates&gt;&lt;/dates&gt;&lt;isbn&gt;2218-5836 (Print)&amp;#xD;2218-5836 (Electronic)&amp;#xD;2218-5836 (Linking)&lt;/isbn&gt;&lt;accession-num&gt;28032035&lt;/accession-num&gt;&lt;urls&gt;&lt;related-urls&gt;&lt;url&gt;https://www.ncbi.nlm.nih.gov/pubmed/28032035&lt;/url&gt;&lt;/related-urls&gt;&lt;/urls&gt;&lt;custom2&gt;PMC5155258&lt;/custom2&gt;&lt;electronic-resource-num&gt;10.5312/wjo.v7.i12.821&lt;/electronic-resource-num&gt;&lt;/record&gt;&lt;/Cite&gt;&lt;/EndNote&gt;</w:instrText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D867DA">
              <w:rPr>
                <w:rFonts w:ascii="Times New Roman" w:hAnsi="Times New Roman" w:cs="Times New Roman"/>
                <w:noProof/>
                <w:sz w:val="20"/>
                <w:szCs w:val="20"/>
              </w:rPr>
              <w:t>[12]</w:t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64863" w:rsidRPr="00464863" w14:paraId="76FFB63D" w14:textId="77777777" w:rsidTr="00C3491F">
        <w:tc>
          <w:tcPr>
            <w:tcW w:w="3539" w:type="dxa"/>
          </w:tcPr>
          <w:p w14:paraId="2387C059" w14:textId="6C030A48" w:rsidR="00464863" w:rsidRPr="00464863" w:rsidRDefault="00464863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64863">
              <w:rPr>
                <w:rFonts w:ascii="Times New Roman" w:hAnsi="Times New Roman" w:cs="Times New Roman"/>
                <w:sz w:val="20"/>
                <w:szCs w:val="20"/>
              </w:rPr>
              <w:t>Newborn hip dysplasia</w:t>
            </w:r>
          </w:p>
        </w:tc>
        <w:tc>
          <w:tcPr>
            <w:tcW w:w="1991" w:type="dxa"/>
          </w:tcPr>
          <w:p w14:paraId="29EADF2A" w14:textId="4BAE6B9C" w:rsidR="00464863" w:rsidRPr="00464863" w:rsidRDefault="00464863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64863">
              <w:rPr>
                <w:rFonts w:ascii="Times New Roman" w:hAnsi="Times New Roman" w:cs="Times New Roman"/>
                <w:sz w:val="20"/>
                <w:szCs w:val="20"/>
              </w:rPr>
              <w:t>Autumn</w:t>
            </w:r>
          </w:p>
        </w:tc>
        <w:tc>
          <w:tcPr>
            <w:tcW w:w="2766" w:type="dxa"/>
          </w:tcPr>
          <w:p w14:paraId="32801704" w14:textId="7C0F2A6F" w:rsidR="00464863" w:rsidRPr="00464863" w:rsidRDefault="00E615AA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615AA">
              <w:rPr>
                <w:rFonts w:ascii="Times New Roman" w:hAnsi="Times New Roman" w:cs="Times New Roman" w:hint="eastAsia"/>
                <w:sz w:val="20"/>
                <w:szCs w:val="20"/>
              </w:rPr>
              <w:t>Sia 2024</w:t>
            </w:r>
            <w:r w:rsidR="0083710B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ia&lt;/Author&gt;&lt;Year&gt;2024&lt;/Year&gt;&lt;RecNum&gt;419&lt;/RecNum&gt;&lt;DisplayText&gt;[13]&lt;/DisplayText&gt;&lt;record&gt;&lt;rec-number&gt;419&lt;/rec-number&gt;&lt;foreign-keys&gt;&lt;key app="EN" db-id="29repvzsp0f2x0exst3vapvpwdfsfw552apf" timestamp="1733821092"&gt;419&lt;/key&gt;&lt;key app="ENWeb" db-id=""&gt;0&lt;/key&gt;&lt;/foreign-keys&gt;&lt;ref-type name="Journal Article"&gt;17&lt;/ref-type&gt;&lt;contributors&gt;&lt;authors&gt;&lt;author&gt;Sia, U.&lt;/author&gt;&lt;author&gt;Chen, H. W.&lt;/author&gt;&lt;author&gt;Lee, W. C.&lt;/author&gt;&lt;author&gt;Kao, H. K.&lt;/author&gt;&lt;author&gt;Yang, W. E.&lt;/author&gt;&lt;author&gt;Chang, C. H.&lt;/author&gt;&lt;/authors&gt;&lt;/contributors&gt;&lt;auth-address&gt;Department of Orthopaedics, Sarawak General Hospital, Kuching, Malaysia.&amp;#xD;Department of Pediatrics, Taipei Tzu-Chi Hospital, New Taipei, Taiwan.&amp;#xD;Department of Pediatric Orthopaedics, Chang Gung Memorial Hospital, Taoyuan, Taiwan.&amp;#xD;Department of Pediatric Orthopaedics, Chang Gung Memorial Hospital, Taoyuan, Taiwan. Electronic address: chiahchang@gmail.com.&lt;/auth-address&gt;&lt;titles&gt;&lt;title&gt;Seasonal variation in newborn hip dysplasia: Unraveling the impact of weather on hip development&lt;/title&gt;&lt;secondary-title&gt;Pediatr Neonatol&lt;/secondary-title&gt;&lt;/titles&gt;&lt;periodical&gt;&lt;full-title&gt;Pediatr Neonatol&lt;/full-title&gt;&lt;/periodical&gt;&lt;edition&gt;2024/10/31&lt;/edition&gt;&lt;keywords&gt;&lt;keyword&gt;Cold weather&lt;/keyword&gt;&lt;keyword&gt;Developmental dysplasia of the hip&lt;/keyword&gt;&lt;keyword&gt;Temperature&lt;/keyword&gt;&lt;keyword&gt;Ultrasound&lt;/keyword&gt;&lt;keyword&gt;conflicts of interest for this study.&lt;/keyword&gt;&lt;/keywords&gt;&lt;dates&gt;&lt;year&gt;2024&lt;/year&gt;&lt;pub-dates&gt;&lt;date&gt;Oct 19&lt;/date&gt;&lt;/pub-dates&gt;&lt;/dates&gt;&lt;isbn&gt;2212-1692 (Electronic)&amp;#xD;1875-9572 (Linking)&lt;/isbn&gt;&lt;accession-num&gt;39477761&lt;/accession-num&gt;&lt;urls&gt;&lt;related-urls&gt;&lt;url&gt;https://www.ncbi.nlm.nih.gov/pubmed/39477761&lt;/url&gt;&lt;/related-urls&gt;&lt;/urls&gt;&lt;electronic-resource-num&gt;10.1016/j.pedneo.2024.05.005&lt;/electronic-resource-num&gt;&lt;/record&gt;&lt;/Cite&gt;&lt;/EndNote&gt;</w:instrText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D867DA">
              <w:rPr>
                <w:rFonts w:ascii="Times New Roman" w:hAnsi="Times New Roman" w:cs="Times New Roman"/>
                <w:noProof/>
                <w:sz w:val="20"/>
                <w:szCs w:val="20"/>
              </w:rPr>
              <w:t>[13]</w:t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64863" w:rsidRPr="00464863" w14:paraId="11AB011E" w14:textId="77777777" w:rsidTr="00C3491F">
        <w:tc>
          <w:tcPr>
            <w:tcW w:w="3539" w:type="dxa"/>
            <w:tcBorders>
              <w:bottom w:val="single" w:sz="4" w:space="0" w:color="auto"/>
            </w:tcBorders>
          </w:tcPr>
          <w:p w14:paraId="1A6152ED" w14:textId="7D631875" w:rsidR="00464863" w:rsidRPr="00464863" w:rsidRDefault="00464863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64863">
              <w:rPr>
                <w:rFonts w:ascii="Times New Roman" w:hAnsi="Times New Roman" w:cs="Times New Roman"/>
                <w:sz w:val="20"/>
                <w:szCs w:val="20"/>
              </w:rPr>
              <w:t>Monosymptomatic nocturnal enuresis</w:t>
            </w:r>
          </w:p>
        </w:tc>
        <w:tc>
          <w:tcPr>
            <w:tcW w:w="1991" w:type="dxa"/>
            <w:tcBorders>
              <w:bottom w:val="single" w:sz="4" w:space="0" w:color="auto"/>
            </w:tcBorders>
          </w:tcPr>
          <w:p w14:paraId="22B71176" w14:textId="5DAE4A12" w:rsidR="00464863" w:rsidRPr="00464863" w:rsidRDefault="00464863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64863">
              <w:rPr>
                <w:rFonts w:ascii="Times New Roman" w:hAnsi="Times New Roman" w:cs="Times New Roman"/>
                <w:sz w:val="20"/>
                <w:szCs w:val="20"/>
              </w:rPr>
              <w:t>Summer</w:t>
            </w:r>
          </w:p>
        </w:tc>
        <w:tc>
          <w:tcPr>
            <w:tcW w:w="2766" w:type="dxa"/>
            <w:tcBorders>
              <w:bottom w:val="single" w:sz="4" w:space="0" w:color="auto"/>
            </w:tcBorders>
          </w:tcPr>
          <w:p w14:paraId="64259AA8" w14:textId="3D54680F" w:rsidR="00464863" w:rsidRPr="00464863" w:rsidRDefault="00E615AA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615AA">
              <w:rPr>
                <w:rFonts w:ascii="Times New Roman" w:hAnsi="Times New Roman" w:cs="Times New Roman" w:hint="eastAsia"/>
                <w:sz w:val="20"/>
                <w:szCs w:val="20"/>
              </w:rPr>
              <w:t>Senturk 2018</w:t>
            </w:r>
            <w:r w:rsidR="0083710B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enturk&lt;/Author&gt;&lt;Year&gt;2018&lt;/Year&gt;&lt;RecNum&gt;325&lt;/RecNum&gt;&lt;DisplayText&gt;[14]&lt;/DisplayText&gt;&lt;record&gt;&lt;rec-number&gt;325&lt;/rec-number&gt;&lt;foreign-keys&gt;&lt;key app="EN" db-id="29repvzsp0f2x0exst3vapvpwdfsfw552apf" timestamp="1720602348"&gt;325&lt;/key&gt;&lt;key app="ENWeb" db-id=""&gt;0&lt;/key&gt;&lt;/foreign-keys&gt;&lt;ref-type name="Journal Article"&gt;17&lt;/ref-type&gt;&lt;contributors&gt;&lt;authors&gt;&lt;author&gt;Senturk, A. B.&lt;/author&gt;&lt;author&gt;Aydin, C.&lt;/author&gt;&lt;author&gt;Ekici, M.&lt;/author&gt;&lt;author&gt;Cakiroglu, B.&lt;/author&gt;&lt;author&gt;Sungur, M.&lt;/author&gt;&lt;author&gt;Baykam, M.&lt;/author&gt;&lt;/authors&gt;&lt;/contributors&gt;&lt;auth-address&gt;Urology, Hitit University Corum Erol Olcok Training and Research Hospital, Corum, TUR.&amp;#xD;Urology, Hisar Intercontinental Hospital, Istanbul, TUR.&lt;/auth-address&gt;&lt;titles&gt;&lt;title&gt;Can Seasons be an Etiologic Factor for Monosymptomatic Nocturnal Enuresis?&lt;/title&gt;&lt;secondary-title&gt;Cureus&lt;/secondary-title&gt;&lt;/titles&gt;&lt;periodical&gt;&lt;full-title&gt;Cureus&lt;/full-title&gt;&lt;/periodical&gt;&lt;pages&gt;e2580&lt;/pages&gt;&lt;volume&gt;10&lt;/volume&gt;&lt;number&gt;5&lt;/number&gt;&lt;edition&gt;2018/07/10&lt;/edition&gt;&lt;keywords&gt;&lt;keyword&gt;children&lt;/keyword&gt;&lt;keyword&gt;nocturnal enuresis&lt;/keyword&gt;&lt;keyword&gt;seasonal&lt;/keyword&gt;&lt;/keywords&gt;&lt;dates&gt;&lt;year&gt;2018&lt;/year&gt;&lt;pub-dates&gt;&lt;date&gt;May 4&lt;/date&gt;&lt;/pub-dates&gt;&lt;/dates&gt;&lt;isbn&gt;2168-8184 (Print)&amp;#xD;2168-8184 (Electronic)&amp;#xD;2168-8184 (Linking)&lt;/isbn&gt;&lt;accession-num&gt;29984122&lt;/accession-num&gt;&lt;urls&gt;&lt;related-urls&gt;&lt;url&gt;https://www.ncbi.nlm.nih.gov/pubmed/29984122&lt;/url&gt;&lt;/related-urls&gt;&lt;/urls&gt;&lt;custom2&gt;PMC6034763&lt;/custom2&gt;&lt;electronic-resource-num&gt;10.7759/cureus.2580&lt;/electronic-resource-num&gt;&lt;/record&gt;&lt;/Cite&gt;&lt;/EndNote&gt;</w:instrText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D867DA">
              <w:rPr>
                <w:rFonts w:ascii="Times New Roman" w:hAnsi="Times New Roman" w:cs="Times New Roman"/>
                <w:noProof/>
                <w:sz w:val="20"/>
                <w:szCs w:val="20"/>
              </w:rPr>
              <w:t>[14]</w:t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64863" w:rsidRPr="00464863" w14:paraId="1B8A3EF7" w14:textId="77777777" w:rsidTr="00C3491F">
        <w:tc>
          <w:tcPr>
            <w:tcW w:w="8296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7F66885C" w14:textId="575881AA" w:rsidR="00464863" w:rsidRPr="00464863" w:rsidRDefault="00464863" w:rsidP="00464863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Inc</w:t>
            </w:r>
            <w:r w:rsidRPr="00464863">
              <w:rPr>
                <w:rFonts w:ascii="Times New Roman" w:hAnsi="Times New Roman" w:cs="Times New Roman" w:hint="eastAsia"/>
                <w:sz w:val="20"/>
                <w:szCs w:val="20"/>
              </w:rPr>
              <w:t>onsistent with our result</w:t>
            </w:r>
          </w:p>
        </w:tc>
      </w:tr>
      <w:tr w:rsidR="00C3491F" w:rsidRPr="00464863" w14:paraId="1428C582" w14:textId="77777777" w:rsidTr="00C3491F">
        <w:tc>
          <w:tcPr>
            <w:tcW w:w="3539" w:type="dxa"/>
            <w:tcBorders>
              <w:top w:val="single" w:sz="4" w:space="0" w:color="auto"/>
            </w:tcBorders>
          </w:tcPr>
          <w:p w14:paraId="3303AE39" w14:textId="79375D9C" w:rsidR="00C3491F" w:rsidRPr="00C3491F" w:rsidRDefault="00C3491F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3491F">
              <w:rPr>
                <w:rFonts w:ascii="Times New Roman" w:hAnsi="Times New Roman" w:cs="Times New Roman"/>
                <w:sz w:val="20"/>
                <w:szCs w:val="20"/>
              </w:rPr>
              <w:t>Hand, foot, and mouth disease</w:t>
            </w:r>
          </w:p>
        </w:tc>
        <w:tc>
          <w:tcPr>
            <w:tcW w:w="1991" w:type="dxa"/>
            <w:tcBorders>
              <w:top w:val="single" w:sz="4" w:space="0" w:color="auto"/>
            </w:tcBorders>
          </w:tcPr>
          <w:p w14:paraId="2F3F899D" w14:textId="431AFDF9" w:rsidR="00C3491F" w:rsidRPr="00C3491F" w:rsidRDefault="00C3491F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3491F">
              <w:rPr>
                <w:rFonts w:ascii="Times New Roman" w:hAnsi="Times New Roman" w:cs="Times New Roman"/>
                <w:sz w:val="20"/>
                <w:szCs w:val="20"/>
              </w:rPr>
              <w:t>April-July</w:t>
            </w:r>
          </w:p>
        </w:tc>
        <w:tc>
          <w:tcPr>
            <w:tcW w:w="2766" w:type="dxa"/>
            <w:tcBorders>
              <w:top w:val="single" w:sz="4" w:space="0" w:color="auto"/>
            </w:tcBorders>
          </w:tcPr>
          <w:p w14:paraId="338F1BC3" w14:textId="6B143102" w:rsidR="00C3491F" w:rsidRPr="00464863" w:rsidRDefault="00AA4688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AA4688">
              <w:rPr>
                <w:rFonts w:ascii="Times New Roman" w:hAnsi="Times New Roman" w:cs="Times New Roman" w:hint="eastAsia"/>
                <w:sz w:val="20"/>
                <w:szCs w:val="20"/>
              </w:rPr>
              <w:t>Jiang 2024</w:t>
            </w:r>
            <w:r w:rsidR="0083710B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Jiang&lt;/Author&gt;&lt;Year&gt;2024&lt;/Year&gt;&lt;RecNum&gt;395&lt;/RecNum&gt;&lt;DisplayText&gt;[15]&lt;/DisplayText&gt;&lt;record&gt;&lt;rec-number&gt;395&lt;/rec-number&gt;&lt;foreign-keys&gt;&lt;key app="EN" db-id="29repvzsp0f2x0exst3vapvpwdfsfw552apf" timestamp="1733378072"&gt;395&lt;/key&gt;&lt;key app="ENWeb" db-id=""&gt;0&lt;/key&gt;&lt;/foreign-keys&gt;&lt;ref-type name="Journal Article"&gt;17&lt;/ref-type&gt;&lt;contributors&gt;&lt;authors&gt;&lt;author&gt;Jiang, Pei&lt;/author&gt;&lt;author&gt;Yan, Xiangyu&lt;/author&gt;&lt;author&gt;Cai, Tongjian&lt;/author&gt;&lt;author&gt;Huang, Longxin&lt;/author&gt;&lt;author&gt;Liu, Zhenzhong&lt;/author&gt;&lt;author&gt;Hao, Linhui&lt;/author&gt;&lt;author&gt;Huang, Tian&lt;/author&gt;&lt;author&gt;Yang, Haijun&lt;/author&gt;&lt;author&gt;Xu, Min&lt;/author&gt;&lt;author&gt;Shi, Wenhui&lt;/author&gt;&lt;author&gt;Shui, Tiejun&lt;/author&gt;&lt;/authors&gt;&lt;/contributors&gt;&lt;titles&gt;&lt;title&gt;Exploring the Birthday Week Effect on Hand, Foot, and Mouth Disease in Yunnan Province, China, From 2008 to 2022: Surveillance Data Analysis&lt;/title&gt;&lt;secondary-title&gt;JMIR Public Health and Surveillance&lt;/secondary-title&gt;&lt;/titles&gt;&lt;periodical&gt;&lt;full-title&gt;JMIR Public Health and Surveillance&lt;/full-title&gt;&lt;/periodical&gt;&lt;pages&gt;e59237-e59237&lt;/pages&gt;&lt;volume&gt;10&lt;/volume&gt;&lt;section&gt;e59237&lt;/section&gt;&lt;dates&gt;&lt;year&gt;2024&lt;/year&gt;&lt;/dates&gt;&lt;isbn&gt;2369-2960&lt;/isbn&gt;&lt;urls&gt;&lt;/urls&gt;&lt;electronic-resource-num&gt;10.2196/59237&lt;/electronic-resource-num&gt;&lt;/record&gt;&lt;/Cite&gt;&lt;/EndNote&gt;</w:instrText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D867DA">
              <w:rPr>
                <w:rFonts w:ascii="Times New Roman" w:hAnsi="Times New Roman" w:cs="Times New Roman"/>
                <w:noProof/>
                <w:sz w:val="20"/>
                <w:szCs w:val="20"/>
              </w:rPr>
              <w:t>[15]</w:t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3491F" w:rsidRPr="00464863" w14:paraId="3C645D2F" w14:textId="77777777" w:rsidTr="00C3491F">
        <w:tc>
          <w:tcPr>
            <w:tcW w:w="3539" w:type="dxa"/>
          </w:tcPr>
          <w:p w14:paraId="17077811" w14:textId="5C0F17BD" w:rsidR="00C3491F" w:rsidRPr="00C3491F" w:rsidRDefault="00C3491F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3491F">
              <w:rPr>
                <w:rFonts w:ascii="Times New Roman" w:hAnsi="Times New Roman" w:cs="Times New Roman"/>
                <w:sz w:val="20"/>
                <w:szCs w:val="20"/>
              </w:rPr>
              <w:t>Autoimmune hypothyroidism</w:t>
            </w:r>
          </w:p>
        </w:tc>
        <w:tc>
          <w:tcPr>
            <w:tcW w:w="1991" w:type="dxa"/>
          </w:tcPr>
          <w:p w14:paraId="1495DAF4" w14:textId="7D8E0B6D" w:rsidR="00C3491F" w:rsidRPr="00C3491F" w:rsidRDefault="00C3491F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3491F">
              <w:rPr>
                <w:rFonts w:ascii="Times New Roman" w:hAnsi="Times New Roman" w:cs="Times New Roman"/>
                <w:sz w:val="20"/>
                <w:szCs w:val="20"/>
              </w:rPr>
              <w:t>Summer</w:t>
            </w:r>
          </w:p>
        </w:tc>
        <w:tc>
          <w:tcPr>
            <w:tcW w:w="2766" w:type="dxa"/>
          </w:tcPr>
          <w:p w14:paraId="53FD6DA6" w14:textId="39CC5EDC" w:rsidR="00C3491F" w:rsidRPr="00464863" w:rsidRDefault="00AA4688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AA4688">
              <w:rPr>
                <w:rFonts w:ascii="Times New Roman" w:hAnsi="Times New Roman" w:cs="Times New Roman" w:hint="eastAsia"/>
                <w:sz w:val="20"/>
                <w:szCs w:val="20"/>
              </w:rPr>
              <w:t>Thvilum 2017</w:t>
            </w:r>
            <w:r w:rsidR="0083710B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aHZpbHVtPC9BdXRob3I+PFllYXI+MjAxNzwvWWVhcj48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</w:fldData>
              </w:fldChar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aHZpbHVtPC9BdXRob3I+PFllYXI+MjAxNzwvWWVhcj48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</w:fldData>
              </w:fldChar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D867DA">
              <w:rPr>
                <w:rFonts w:ascii="Times New Roman" w:hAnsi="Times New Roman" w:cs="Times New Roman"/>
                <w:noProof/>
                <w:sz w:val="20"/>
                <w:szCs w:val="20"/>
              </w:rPr>
              <w:t>[16]</w:t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3491F" w:rsidRPr="00464863" w14:paraId="1A4A26C7" w14:textId="77777777" w:rsidTr="00C3491F">
        <w:tc>
          <w:tcPr>
            <w:tcW w:w="3539" w:type="dxa"/>
          </w:tcPr>
          <w:p w14:paraId="3677C5D8" w14:textId="4A0EA76B" w:rsidR="00C3491F" w:rsidRPr="00C3491F" w:rsidRDefault="00C3491F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3491F">
              <w:rPr>
                <w:rFonts w:ascii="Times New Roman" w:hAnsi="Times New Roman" w:cs="Times New Roman"/>
                <w:sz w:val="20"/>
                <w:szCs w:val="20"/>
              </w:rPr>
              <w:t>Newborn congenital adrenal hyperplasia</w:t>
            </w:r>
          </w:p>
        </w:tc>
        <w:tc>
          <w:tcPr>
            <w:tcW w:w="1991" w:type="dxa"/>
          </w:tcPr>
          <w:p w14:paraId="2BEDC3EA" w14:textId="4D5949DC" w:rsidR="00C3491F" w:rsidRPr="00C3491F" w:rsidRDefault="00C3491F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3491F">
              <w:rPr>
                <w:rFonts w:ascii="Times New Roman" w:hAnsi="Times New Roman" w:cs="Times New Roman"/>
                <w:sz w:val="20"/>
                <w:szCs w:val="20"/>
              </w:rPr>
              <w:t>Winter</w:t>
            </w:r>
          </w:p>
        </w:tc>
        <w:tc>
          <w:tcPr>
            <w:tcW w:w="2766" w:type="dxa"/>
          </w:tcPr>
          <w:p w14:paraId="5B81B6AE" w14:textId="4AA87100" w:rsidR="00C3491F" w:rsidRPr="00464863" w:rsidRDefault="00AA4688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AA4688">
              <w:rPr>
                <w:rFonts w:ascii="Times New Roman" w:hAnsi="Times New Roman" w:cs="Times New Roman" w:hint="eastAsia"/>
                <w:sz w:val="20"/>
                <w:szCs w:val="20"/>
              </w:rPr>
              <w:t>Pearce 2016</w:t>
            </w:r>
            <w:r w:rsidR="0083710B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earce&lt;/Author&gt;&lt;Year&gt;2016&lt;/Year&gt;&lt;RecNum&gt;398&lt;/RecNum&gt;&lt;DisplayText&gt;[17]&lt;/DisplayText&gt;&lt;record&gt;&lt;rec-number&gt;398&lt;/rec-number&gt;&lt;foreign-keys&gt;&lt;key app="EN" db-id="29repvzsp0f2x0exst3vapvpwdfsfw552apf" timestamp="1733454318"&gt;398&lt;/key&gt;&lt;key app="ENWeb" db-id=""&gt;0&lt;/key&gt;&lt;/foreign-keys&gt;&lt;ref-type name="Journal Article"&gt;17&lt;/ref-type&gt;&lt;contributors&gt;&lt;authors&gt;&lt;author&gt;Pearce, Melissa&lt;/author&gt;&lt;author&gt;Dauerer, Erin&lt;/author&gt;&lt;author&gt;DiRienzo, A. Gregory&lt;/author&gt;&lt;author&gt;Caggana, Michele&lt;/author&gt;&lt;author&gt;Tavakoli, Norma P.&lt;/author&gt;&lt;/authors&gt;&lt;/contributors&gt;&lt;titles&gt;&lt;title&gt;The influence of seasonality and manufacturer kit lot changes on 17α-hydroxyprogesterone measurements and referral rates of congenital adrenal hyperplasia in newborns&lt;/title&gt;&lt;secondary-title&gt;European Journal of Pediatrics&lt;/secondary-title&gt;&lt;/titles&gt;&lt;periodical&gt;&lt;full-title&gt;European Journal of Pediatrics&lt;/full-title&gt;&lt;/periodical&gt;&lt;pages&gt;121-129&lt;/pages&gt;&lt;volume&gt;176&lt;/volume&gt;&lt;number&gt;1&lt;/number&gt;&lt;section&gt;121&lt;/section&gt;&lt;dates&gt;&lt;year&gt;2016&lt;/year&gt;&lt;/dates&gt;&lt;isbn&gt;0340-6199&amp;#xD;1432-1076&lt;/isbn&gt;&lt;urls&gt;&lt;/urls&gt;&lt;electronic-resource-num&gt;10.1007/s00431-016-2814-7&lt;/electronic-resource-num&gt;&lt;/record&gt;&lt;/Cite&gt;&lt;/EndNote&gt;</w:instrText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D867DA">
              <w:rPr>
                <w:rFonts w:ascii="Times New Roman" w:hAnsi="Times New Roman" w:cs="Times New Roman"/>
                <w:noProof/>
                <w:sz w:val="20"/>
                <w:szCs w:val="20"/>
              </w:rPr>
              <w:t>[17]</w:t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3491F" w:rsidRPr="00464863" w14:paraId="64A4BE80" w14:textId="77777777" w:rsidTr="00C3491F">
        <w:tc>
          <w:tcPr>
            <w:tcW w:w="3539" w:type="dxa"/>
          </w:tcPr>
          <w:p w14:paraId="0990BE6F" w14:textId="2F399415" w:rsidR="00C3491F" w:rsidRPr="00C3491F" w:rsidRDefault="00C3491F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3491F">
              <w:rPr>
                <w:rFonts w:ascii="Times New Roman" w:hAnsi="Times New Roman" w:cs="Times New Roman"/>
                <w:sz w:val="20"/>
                <w:szCs w:val="20"/>
              </w:rPr>
              <w:t>Severe acute malnutrition</w:t>
            </w:r>
          </w:p>
        </w:tc>
        <w:tc>
          <w:tcPr>
            <w:tcW w:w="1991" w:type="dxa"/>
          </w:tcPr>
          <w:p w14:paraId="10E6573C" w14:textId="75736119" w:rsidR="00C3491F" w:rsidRPr="00C3491F" w:rsidRDefault="00C3491F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3491F">
              <w:rPr>
                <w:rFonts w:ascii="Times New Roman" w:hAnsi="Times New Roman" w:cs="Times New Roman"/>
                <w:sz w:val="20"/>
                <w:szCs w:val="20"/>
              </w:rPr>
              <w:t>Postharvest season and immediate pre‐planting season</w:t>
            </w:r>
          </w:p>
        </w:tc>
        <w:tc>
          <w:tcPr>
            <w:tcW w:w="2766" w:type="dxa"/>
          </w:tcPr>
          <w:p w14:paraId="6FAD4108" w14:textId="07B87DF8" w:rsidR="00C3491F" w:rsidRPr="00464863" w:rsidRDefault="00AA4688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A4688">
              <w:rPr>
                <w:rFonts w:ascii="Times New Roman" w:hAnsi="Times New Roman" w:cs="Times New Roman" w:hint="eastAsia"/>
                <w:sz w:val="20"/>
                <w:szCs w:val="20"/>
              </w:rPr>
              <w:t>Nonterah</w:t>
            </w:r>
            <w:proofErr w:type="spellEnd"/>
            <w:r w:rsidRPr="00AA4688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2022</w:t>
            </w:r>
            <w:r w:rsidR="0083710B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Ob250ZXJhaDwvQXV0aG9yPjxZZWFyPjIwMjI8L1llYXI+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</w:fldData>
              </w:fldChar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Ob250ZXJhaDwvQXV0aG9yPjxZZWFyPjIwMjI8L1llYXI+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</w:fldData>
              </w:fldChar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D867DA">
              <w:rPr>
                <w:rFonts w:ascii="Times New Roman" w:hAnsi="Times New Roman" w:cs="Times New Roman"/>
                <w:noProof/>
                <w:sz w:val="20"/>
                <w:szCs w:val="20"/>
              </w:rPr>
              <w:t>[18]</w:t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3491F" w:rsidRPr="00464863" w14:paraId="5C5B5B74" w14:textId="77777777" w:rsidTr="00C3491F">
        <w:tc>
          <w:tcPr>
            <w:tcW w:w="3539" w:type="dxa"/>
          </w:tcPr>
          <w:p w14:paraId="5EC60AA3" w14:textId="63DEFADE" w:rsidR="00C3491F" w:rsidRPr="00C3491F" w:rsidRDefault="00C3491F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T</w:t>
            </w:r>
            <w:r w:rsidRPr="00C3491F">
              <w:rPr>
                <w:rFonts w:ascii="Times New Roman" w:hAnsi="Times New Roman" w:cs="Times New Roman"/>
                <w:sz w:val="20"/>
                <w:szCs w:val="20"/>
              </w:rPr>
              <w:t>otal serum bilirubin</w:t>
            </w:r>
          </w:p>
        </w:tc>
        <w:tc>
          <w:tcPr>
            <w:tcW w:w="1991" w:type="dxa"/>
          </w:tcPr>
          <w:p w14:paraId="6E92E754" w14:textId="6660F6AA" w:rsidR="00C3491F" w:rsidRPr="00C3491F" w:rsidRDefault="00C3491F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3491F">
              <w:rPr>
                <w:rFonts w:ascii="Times New Roman" w:hAnsi="Times New Roman" w:cs="Times New Roman"/>
                <w:sz w:val="20"/>
                <w:szCs w:val="20"/>
              </w:rPr>
              <w:t>October-March</w:t>
            </w:r>
          </w:p>
        </w:tc>
        <w:tc>
          <w:tcPr>
            <w:tcW w:w="2766" w:type="dxa"/>
          </w:tcPr>
          <w:p w14:paraId="14C172BC" w14:textId="2BED2410" w:rsidR="00C3491F" w:rsidRPr="00464863" w:rsidRDefault="00AA4688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AA4688">
              <w:rPr>
                <w:rFonts w:ascii="Times New Roman" w:hAnsi="Times New Roman" w:cs="Times New Roman" w:hint="eastAsia"/>
                <w:sz w:val="20"/>
                <w:szCs w:val="20"/>
              </w:rPr>
              <w:t>Iijima 2021</w:t>
            </w:r>
            <w:r w:rsidR="0083710B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Iijima&lt;/Author&gt;&lt;Year&gt;2021&lt;/Year&gt;&lt;RecNum&gt;219&lt;/RecNum&gt;&lt;DisplayText&gt;[19]&lt;/DisplayText&gt;&lt;record&gt;&lt;rec-number&gt;219&lt;/rec-number&gt;&lt;foreign-keys&gt;&lt;key app="EN" db-id="29repvzsp0f2x0exst3vapvpwdfsfw552apf" timestamp="1706260149"&gt;219&lt;/key&gt;&lt;key app="ENWeb" db-id=""&gt;0&lt;/key&gt;&lt;/foreign-keys&gt;&lt;ref-type name="Journal Article"&gt;17&lt;/ref-type&gt;&lt;contributors&gt;&lt;authors&gt;&lt;author&gt;Iijima, S.&lt;/author&gt;&lt;author&gt;Baba, T.&lt;/author&gt;&lt;author&gt;Kondo, M.&lt;/author&gt;&lt;author&gt;Fujita, T.&lt;/author&gt;&lt;author&gt;Ohishi, A.&lt;/author&gt;&lt;/authors&gt;&lt;/contributors&gt;&lt;auth-address&gt;Department of Pediatrics, Hamamatsu University School of Medicine, Hamamatsu 4313192, Japan.&lt;/auth-address&gt;&lt;titles&gt;&lt;title&gt;Effects of Season of Birth and Meteorological Parameters on Serum Bilirubin Levels during the Early Neonatal Period: A Retrospective Chart Review&lt;/title&gt;&lt;secondary-title&gt;Int J Environ Res Public Health&lt;/secondary-title&gt;&lt;/titles&gt;&lt;periodical&gt;&lt;full-title&gt;Int J Environ Res Public Health&lt;/full-title&gt;&lt;/periodical&gt;&lt;volume&gt;18&lt;/volume&gt;&lt;number&gt;5&lt;/number&gt;&lt;edition&gt;2021/04/04&lt;/edition&gt;&lt;keywords&gt;&lt;keyword&gt;*Bilirubin&lt;/keyword&gt;&lt;keyword&gt;Female&lt;/keyword&gt;&lt;keyword&gt;Hematologic Tests&lt;/keyword&gt;&lt;keyword&gt;Humans&lt;/keyword&gt;&lt;keyword&gt;Infant&lt;/keyword&gt;&lt;keyword&gt;Infant, Newborn&lt;/keyword&gt;&lt;keyword&gt;*Jaundice, Neonatal&lt;/keyword&gt;&lt;keyword&gt;Male&lt;/keyword&gt;&lt;keyword&gt;Pregnancy&lt;/keyword&gt;&lt;keyword&gt;Retrospective Studies&lt;/keyword&gt;&lt;keyword&gt;Seasons&lt;/keyword&gt;&lt;keyword&gt;bilirubin&lt;/keyword&gt;&lt;keyword&gt;meteorological parameter&lt;/keyword&gt;&lt;keyword&gt;neonatal jaundice&lt;/keyword&gt;&lt;keyword&gt;season&lt;/keyword&gt;&lt;keyword&gt;sex&lt;/keyword&gt;&lt;keyword&gt;temperature&lt;/keyword&gt;&lt;/keywords&gt;&lt;dates&gt;&lt;year&gt;2021&lt;/year&gt;&lt;pub-dates&gt;&lt;date&gt;Mar 9&lt;/date&gt;&lt;/pub-dates&gt;&lt;/dates&gt;&lt;isbn&gt;1660-4601 (Electronic)&amp;#xD;1661-7827 (Print)&amp;#xD;1660-4601 (Linking)&lt;/isbn&gt;&lt;accession-num&gt;33803240&lt;/accession-num&gt;&lt;urls&gt;&lt;related-urls&gt;&lt;url&gt;https://www.ncbi.nlm.nih.gov/pubmed/33803240&lt;/url&gt;&lt;/related-urls&gt;&lt;/urls&gt;&lt;custom2&gt;PMC7967252&lt;/custom2&gt;&lt;electronic-resource-num&gt;10.3390/ijerph18052763&lt;/electronic-resource-num&gt;&lt;/record&gt;&lt;/Cite&gt;&lt;/EndNote&gt;</w:instrText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D867DA">
              <w:rPr>
                <w:rFonts w:ascii="Times New Roman" w:hAnsi="Times New Roman" w:cs="Times New Roman"/>
                <w:noProof/>
                <w:sz w:val="20"/>
                <w:szCs w:val="20"/>
              </w:rPr>
              <w:t>[19]</w:t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3491F" w:rsidRPr="00464863" w14:paraId="63EBD1F4" w14:textId="77777777" w:rsidTr="00C3491F">
        <w:tc>
          <w:tcPr>
            <w:tcW w:w="3539" w:type="dxa"/>
          </w:tcPr>
          <w:p w14:paraId="68BF675F" w14:textId="4DCF577A" w:rsidR="00C3491F" w:rsidRPr="00C3491F" w:rsidRDefault="00C3491F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3491F">
              <w:rPr>
                <w:rFonts w:ascii="Times New Roman" w:hAnsi="Times New Roman" w:cs="Times New Roman"/>
                <w:sz w:val="20"/>
                <w:szCs w:val="20"/>
              </w:rPr>
              <w:t>Specific speech articulation disorders</w:t>
            </w:r>
          </w:p>
        </w:tc>
        <w:tc>
          <w:tcPr>
            <w:tcW w:w="1991" w:type="dxa"/>
          </w:tcPr>
          <w:p w14:paraId="11ED97AF" w14:textId="30E3B7E4" w:rsidR="00C3491F" w:rsidRPr="00C3491F" w:rsidRDefault="00C3491F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3491F">
              <w:rPr>
                <w:rFonts w:ascii="Times New Roman" w:hAnsi="Times New Roman" w:cs="Times New Roman"/>
                <w:sz w:val="20"/>
                <w:szCs w:val="20"/>
              </w:rPr>
              <w:t>October–December</w:t>
            </w:r>
          </w:p>
        </w:tc>
        <w:tc>
          <w:tcPr>
            <w:tcW w:w="2766" w:type="dxa"/>
          </w:tcPr>
          <w:p w14:paraId="62E0C4D4" w14:textId="0011C153" w:rsidR="00C3491F" w:rsidRPr="00464863" w:rsidRDefault="009B5823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9B5823">
              <w:rPr>
                <w:rFonts w:ascii="Times New Roman" w:hAnsi="Times New Roman" w:cs="Times New Roman" w:hint="eastAsia"/>
                <w:sz w:val="20"/>
                <w:szCs w:val="20"/>
              </w:rPr>
              <w:t>Ghezzo</w:t>
            </w:r>
            <w:proofErr w:type="spellEnd"/>
            <w:r w:rsidRPr="009B5823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2012</w:t>
            </w:r>
            <w:r w:rsidR="0083710B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hezzo&lt;/Author&gt;&lt;Year&gt;2012&lt;/Year&gt;&lt;RecNum&gt;400&lt;/RecNum&gt;&lt;DisplayText&gt;[20]&lt;/DisplayText&gt;&lt;record&gt;&lt;rec-number&gt;400&lt;/rec-number&gt;&lt;foreign-keys&gt;&lt;key app="EN" db-id="29repvzsp0f2x0exst3vapvpwdfsfw552apf" timestamp="1733472608"&gt;400&lt;/key&gt;&lt;key app="ENWeb" db-id=""&gt;0&lt;/key&gt;&lt;/foreign-keys&gt;&lt;ref-type name="Journal Article"&gt;17&lt;/ref-type&gt;&lt;contributors&gt;&lt;authors&gt;&lt;author&gt;Ghezzo, A.&lt;/author&gt;&lt;author&gt;Chiappedi, M.&lt;/author&gt;&lt;author&gt;Ballerini, A.&lt;/author&gt;&lt;author&gt;Seragni, G.&lt;/author&gt;&lt;author&gt;Zanette, M.&lt;/author&gt;&lt;author&gt;Conti, C.&lt;/author&gt;&lt;author&gt;Stefanini, M. C.&lt;/author&gt;&lt;author&gt;Ferrari-Ginevra, O.&lt;/author&gt;&lt;author&gt;Spelta, P.&lt;/author&gt;&lt;author&gt;Angelini, L.&lt;/author&gt;&lt;author&gt;Beghi, E.&lt;/author&gt;&lt;/authors&gt;&lt;/contributors&gt;&lt;auth-address&gt;Fondazione Don Carlo Gnocchi, Milan, Italy.&lt;/auth-address&gt;&lt;titles&gt;&lt;title&gt;Specific language disorders and season of birth: underlying environmental factors or chance findings?&lt;/title&gt;&lt;secondary-title&gt;J Clin Exp Neuropsychol&lt;/secondary-title&gt;&lt;/titles&gt;&lt;periodical&gt;&lt;full-title&gt;J Clin Exp Neuropsychol&lt;/full-title&gt;&lt;/periodical&gt;&lt;pages&gt;836-40&lt;/pages&gt;&lt;volume&gt;34&lt;/volume&gt;&lt;number&gt;8&lt;/number&gt;&lt;edition&gt;2012/05/09&lt;/edition&gt;&lt;keywords&gt;&lt;keyword&gt;Adolescent&lt;/keyword&gt;&lt;keyword&gt;Age Factors&lt;/keyword&gt;&lt;keyword&gt;Birth Order/psychology&lt;/keyword&gt;&lt;keyword&gt;Child&lt;/keyword&gt;&lt;keyword&gt;Child, Preschool&lt;/keyword&gt;&lt;keyword&gt;Confidence Intervals&lt;/keyword&gt;&lt;keyword&gt;Developmental Disabilities/*epidemiology&lt;/keyword&gt;&lt;keyword&gt;*Environment&lt;/keyword&gt;&lt;keyword&gt;Female&lt;/keyword&gt;&lt;keyword&gt;Humans&lt;/keyword&gt;&lt;keyword&gt;Italy&lt;/keyword&gt;&lt;keyword&gt;Language Disorders/*epidemiology&lt;/keyword&gt;&lt;keyword&gt;Male&lt;/keyword&gt;&lt;keyword&gt;Odds Ratio&lt;/keyword&gt;&lt;keyword&gt;*Parturition&lt;/keyword&gt;&lt;keyword&gt;*Seasons&lt;/keyword&gt;&lt;/keywords&gt;&lt;dates&gt;&lt;year&gt;2012&lt;/year&gt;&lt;/dates&gt;&lt;isbn&gt;1744-411X (Electronic)&amp;#xD;1380-3395 (Linking)&lt;/isbn&gt;&lt;accession-num&gt;22558937&lt;/accession-num&gt;&lt;urls&gt;&lt;related-urls&gt;&lt;url&gt;https://www.ncbi.nlm.nih.gov/pubmed/22558937&lt;/url&gt;&lt;/related-urls&gt;&lt;/urls&gt;&lt;electronic-resource-num&gt;10.1080/13803395.2012.684873&lt;/electronic-resource-num&gt;&lt;/record&gt;&lt;/Cite&gt;&lt;/EndNote&gt;</w:instrText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D867DA">
              <w:rPr>
                <w:rFonts w:ascii="Times New Roman" w:hAnsi="Times New Roman" w:cs="Times New Roman"/>
                <w:noProof/>
                <w:sz w:val="20"/>
                <w:szCs w:val="20"/>
              </w:rPr>
              <w:t>[20]</w:t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3491F" w:rsidRPr="00464863" w14:paraId="3AFFAB17" w14:textId="77777777" w:rsidTr="00C3491F">
        <w:tc>
          <w:tcPr>
            <w:tcW w:w="3539" w:type="dxa"/>
          </w:tcPr>
          <w:p w14:paraId="3CDCA393" w14:textId="265BD164" w:rsidR="00C3491F" w:rsidRPr="00C3491F" w:rsidRDefault="00C3491F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3491F">
              <w:rPr>
                <w:rFonts w:ascii="Times New Roman" w:hAnsi="Times New Roman" w:cs="Times New Roman"/>
                <w:sz w:val="20"/>
                <w:szCs w:val="20"/>
              </w:rPr>
              <w:t>Learning disabilities</w:t>
            </w:r>
          </w:p>
        </w:tc>
        <w:tc>
          <w:tcPr>
            <w:tcW w:w="1991" w:type="dxa"/>
          </w:tcPr>
          <w:p w14:paraId="777C225B" w14:textId="2B128164" w:rsidR="00C3491F" w:rsidRPr="00C3491F" w:rsidRDefault="00C3491F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3491F">
              <w:rPr>
                <w:rFonts w:ascii="Times New Roman" w:hAnsi="Times New Roman" w:cs="Times New Roman"/>
                <w:sz w:val="20"/>
                <w:szCs w:val="20"/>
              </w:rPr>
              <w:t>January-March</w:t>
            </w:r>
          </w:p>
        </w:tc>
        <w:tc>
          <w:tcPr>
            <w:tcW w:w="2766" w:type="dxa"/>
          </w:tcPr>
          <w:p w14:paraId="703EF9BD" w14:textId="3AEB0416" w:rsidR="00C3491F" w:rsidRPr="00464863" w:rsidRDefault="009B5823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21A46">
              <w:rPr>
                <w:rFonts w:ascii="Times New Roman" w:hAnsi="Times New Roman" w:cs="Times New Roman"/>
                <w:sz w:val="20"/>
                <w:szCs w:val="20"/>
              </w:rPr>
              <w:t xml:space="preserve">Mackay </w:t>
            </w:r>
            <w:r w:rsidRPr="00F21A46">
              <w:rPr>
                <w:rFonts w:ascii="Times New Roman" w:hAnsi="Times New Roman" w:cs="Times New Roman" w:hint="eastAsia"/>
                <w:sz w:val="20"/>
                <w:szCs w:val="20"/>
              </w:rPr>
              <w:t>2016</w:t>
            </w:r>
            <w:r w:rsidR="0083710B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WNrYXk8L0F1dGhvcj48WWVhcj4yMDE2PC9ZZWFyPjxS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==
</w:fldData>
              </w:fldChar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WNrYXk8L0F1dGhvcj48WWVhcj4yMDE2PC9ZZWFyPjxS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==
</w:fldData>
              </w:fldChar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D867DA">
              <w:rPr>
                <w:rFonts w:ascii="Times New Roman" w:hAnsi="Times New Roman" w:cs="Times New Roman"/>
                <w:noProof/>
                <w:sz w:val="20"/>
                <w:szCs w:val="20"/>
              </w:rPr>
              <w:t>[21]</w:t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3491F" w:rsidRPr="00464863" w14:paraId="42CAA8CC" w14:textId="77777777" w:rsidTr="00C3491F">
        <w:tc>
          <w:tcPr>
            <w:tcW w:w="3539" w:type="dxa"/>
          </w:tcPr>
          <w:p w14:paraId="26496C02" w14:textId="2B7CBCA6" w:rsidR="00C3491F" w:rsidRPr="00C3491F" w:rsidRDefault="00C3491F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3491F">
              <w:rPr>
                <w:rFonts w:ascii="Times New Roman" w:hAnsi="Times New Roman" w:cs="Times New Roman"/>
                <w:sz w:val="20"/>
                <w:szCs w:val="20"/>
              </w:rPr>
              <w:t>Bronchiolitis</w:t>
            </w:r>
          </w:p>
        </w:tc>
        <w:tc>
          <w:tcPr>
            <w:tcW w:w="1991" w:type="dxa"/>
          </w:tcPr>
          <w:p w14:paraId="69C15C58" w14:textId="7FFAB1D1" w:rsidR="00C3491F" w:rsidRPr="00C3491F" w:rsidRDefault="00C3491F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3491F">
              <w:rPr>
                <w:rFonts w:ascii="Times New Roman" w:hAnsi="Times New Roman" w:cs="Times New Roman"/>
                <w:sz w:val="20"/>
                <w:szCs w:val="20"/>
              </w:rPr>
              <w:t>Autumn</w:t>
            </w:r>
          </w:p>
        </w:tc>
        <w:tc>
          <w:tcPr>
            <w:tcW w:w="2766" w:type="dxa"/>
          </w:tcPr>
          <w:p w14:paraId="3A009115" w14:textId="20B9A3B4" w:rsidR="00C3491F" w:rsidRPr="00464863" w:rsidRDefault="00E615AA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21A46">
              <w:rPr>
                <w:rFonts w:ascii="Times New Roman" w:hAnsi="Times New Roman" w:cs="Times New Roman"/>
                <w:sz w:val="20"/>
                <w:szCs w:val="20"/>
              </w:rPr>
              <w:t>Balekian</w:t>
            </w:r>
            <w:proofErr w:type="spellEnd"/>
            <w:r w:rsidRPr="00F21A4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F21A46">
              <w:rPr>
                <w:rFonts w:ascii="Times New Roman" w:hAnsi="Times New Roman" w:cs="Times New Roman" w:hint="eastAsia"/>
                <w:sz w:val="20"/>
                <w:szCs w:val="20"/>
              </w:rPr>
              <w:t>2016</w:t>
            </w:r>
            <w:r w:rsidR="0083710B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YWxla2lhbjwvQXV0aG9yPjxZZWFyPjIwMTY8L1llYXI+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</w:fldData>
              </w:fldChar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YWxla2lhbjwvQXV0aG9yPjxZZWFyPjIwMTY8L1llYXI+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</w:fldData>
              </w:fldChar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D867DA">
              <w:rPr>
                <w:rFonts w:ascii="Times New Roman" w:hAnsi="Times New Roman" w:cs="Times New Roman"/>
                <w:noProof/>
                <w:sz w:val="20"/>
                <w:szCs w:val="20"/>
              </w:rPr>
              <w:t>[7]</w:t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3491F" w:rsidRPr="00464863" w14:paraId="4E70336D" w14:textId="77777777" w:rsidTr="00C3491F">
        <w:tc>
          <w:tcPr>
            <w:tcW w:w="3539" w:type="dxa"/>
          </w:tcPr>
          <w:p w14:paraId="327F04F2" w14:textId="6B5E058B" w:rsidR="00C3491F" w:rsidRPr="00C3491F" w:rsidRDefault="00C3491F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3491F">
              <w:rPr>
                <w:rFonts w:ascii="Times New Roman" w:hAnsi="Times New Roman" w:cs="Times New Roman"/>
                <w:sz w:val="20"/>
                <w:szCs w:val="20"/>
              </w:rPr>
              <w:t>Asthma</w:t>
            </w:r>
          </w:p>
        </w:tc>
        <w:tc>
          <w:tcPr>
            <w:tcW w:w="1991" w:type="dxa"/>
          </w:tcPr>
          <w:p w14:paraId="4DED926D" w14:textId="4F848C9F" w:rsidR="00C3491F" w:rsidRPr="00C3491F" w:rsidRDefault="00C3491F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3491F">
              <w:rPr>
                <w:rFonts w:ascii="Times New Roman" w:hAnsi="Times New Roman" w:cs="Times New Roman"/>
                <w:sz w:val="20"/>
                <w:szCs w:val="20"/>
              </w:rPr>
              <w:t>Autumn</w:t>
            </w:r>
          </w:p>
        </w:tc>
        <w:tc>
          <w:tcPr>
            <w:tcW w:w="2766" w:type="dxa"/>
          </w:tcPr>
          <w:p w14:paraId="2E17499F" w14:textId="65096DCB" w:rsidR="00C3491F" w:rsidRPr="00464863" w:rsidRDefault="009B5823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9B5823">
              <w:rPr>
                <w:rFonts w:ascii="Times New Roman" w:hAnsi="Times New Roman" w:cs="Times New Roman" w:hint="eastAsia"/>
                <w:sz w:val="20"/>
                <w:szCs w:val="20"/>
              </w:rPr>
              <w:t>Almqvist 2020</w:t>
            </w:r>
            <w:r w:rsidR="0083710B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bG1xdmlzdDwvQXV0aG9yPjxZZWFyPjIwMjA8L1llYXI+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=
</w:fldData>
              </w:fldChar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bG1xdmlzdDwvQXV0aG9yPjxZZWFyPjIwMjA8L1llYXI+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=
</w:fldData>
              </w:fldChar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D867DA">
              <w:rPr>
                <w:rFonts w:ascii="Times New Roman" w:hAnsi="Times New Roman" w:cs="Times New Roman"/>
                <w:noProof/>
                <w:sz w:val="20"/>
                <w:szCs w:val="20"/>
              </w:rPr>
              <w:t>[22]</w:t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3491F" w:rsidRPr="00464863" w14:paraId="75CC21E3" w14:textId="77777777" w:rsidTr="00C3491F">
        <w:tc>
          <w:tcPr>
            <w:tcW w:w="3539" w:type="dxa"/>
          </w:tcPr>
          <w:p w14:paraId="79662B95" w14:textId="11078C27" w:rsidR="00C3491F" w:rsidRPr="00C3491F" w:rsidRDefault="00C3491F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3491F">
              <w:rPr>
                <w:rFonts w:ascii="Times New Roman" w:hAnsi="Times New Roman" w:cs="Times New Roman"/>
                <w:sz w:val="20"/>
                <w:szCs w:val="20"/>
              </w:rPr>
              <w:t>Crohn’s disease</w:t>
            </w:r>
          </w:p>
        </w:tc>
        <w:tc>
          <w:tcPr>
            <w:tcW w:w="1991" w:type="dxa"/>
          </w:tcPr>
          <w:p w14:paraId="5FA2F1AE" w14:textId="2B13869B" w:rsidR="00C3491F" w:rsidRPr="00C3491F" w:rsidRDefault="00C3491F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3491F">
              <w:rPr>
                <w:rFonts w:ascii="Times New Roman" w:hAnsi="Times New Roman" w:cs="Times New Roman"/>
                <w:sz w:val="20"/>
                <w:szCs w:val="20"/>
              </w:rPr>
              <w:t>Spring</w:t>
            </w:r>
          </w:p>
        </w:tc>
        <w:tc>
          <w:tcPr>
            <w:tcW w:w="2766" w:type="dxa"/>
          </w:tcPr>
          <w:p w14:paraId="091E9879" w14:textId="1116E9BD" w:rsidR="00C3491F" w:rsidRPr="00464863" w:rsidRDefault="009B5823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9B5823">
              <w:rPr>
                <w:rFonts w:ascii="Times New Roman" w:hAnsi="Times New Roman" w:cs="Times New Roman" w:hint="eastAsia"/>
                <w:sz w:val="20"/>
                <w:szCs w:val="20"/>
              </w:rPr>
              <w:t>Shaw</w:t>
            </w:r>
            <w:r w:rsidR="0083710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9B5823">
              <w:rPr>
                <w:rFonts w:ascii="Times New Roman" w:hAnsi="Times New Roman" w:cs="Times New Roman" w:hint="eastAsia"/>
                <w:sz w:val="20"/>
                <w:szCs w:val="20"/>
              </w:rPr>
              <w:t>2014</w:t>
            </w:r>
            <w:r w:rsidR="0083710B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r w:rsidR="00413FE2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GF3PC9BdXRob3I+PFllYXI+MjAxNDwvWWVhcj48UmVj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=
</w:fldData>
              </w:fldChar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GF3PC9BdXRob3I+PFllYXI+MjAxNDwvWWVhcj48UmVj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=
</w:fldData>
              </w:fldChar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413FE2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D867DA">
              <w:rPr>
                <w:rFonts w:ascii="Times New Roman" w:hAnsi="Times New Roman" w:cs="Times New Roman"/>
                <w:noProof/>
                <w:sz w:val="20"/>
                <w:szCs w:val="20"/>
              </w:rPr>
              <w:t>[23]</w:t>
            </w:r>
            <w:r w:rsidR="00413FE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3491F" w:rsidRPr="00464863" w14:paraId="1451444C" w14:textId="77777777" w:rsidTr="00C3491F">
        <w:tc>
          <w:tcPr>
            <w:tcW w:w="3539" w:type="dxa"/>
          </w:tcPr>
          <w:p w14:paraId="5FB5B882" w14:textId="699861F2" w:rsidR="00C3491F" w:rsidRPr="00C3491F" w:rsidRDefault="00C3491F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3491F">
              <w:rPr>
                <w:rFonts w:ascii="Times New Roman" w:hAnsi="Times New Roman" w:cs="Times New Roman"/>
                <w:sz w:val="20"/>
                <w:szCs w:val="20"/>
              </w:rPr>
              <w:t>Ulcerative colitis</w:t>
            </w:r>
          </w:p>
        </w:tc>
        <w:tc>
          <w:tcPr>
            <w:tcW w:w="1991" w:type="dxa"/>
          </w:tcPr>
          <w:p w14:paraId="597442F2" w14:textId="271FAFCB" w:rsidR="00C3491F" w:rsidRPr="00C3491F" w:rsidRDefault="00C3491F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3491F">
              <w:rPr>
                <w:rFonts w:ascii="Times New Roman" w:hAnsi="Times New Roman" w:cs="Times New Roman"/>
                <w:sz w:val="20"/>
                <w:szCs w:val="20"/>
              </w:rPr>
              <w:t>Summer</w:t>
            </w:r>
          </w:p>
        </w:tc>
        <w:tc>
          <w:tcPr>
            <w:tcW w:w="2766" w:type="dxa"/>
          </w:tcPr>
          <w:p w14:paraId="5C391115" w14:textId="65EBBDCC" w:rsidR="00C3491F" w:rsidRPr="00464863" w:rsidRDefault="009B5823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9B5823">
              <w:rPr>
                <w:rFonts w:ascii="Times New Roman" w:hAnsi="Times New Roman" w:cs="Times New Roman" w:hint="eastAsia"/>
                <w:sz w:val="20"/>
                <w:szCs w:val="20"/>
              </w:rPr>
              <w:t>Bai 2009</w:t>
            </w:r>
            <w:r w:rsidR="00413FE2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r w:rsidR="00413FE2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i&lt;/Author&gt;&lt;Year&gt;2009&lt;/Year&gt;&lt;RecNum&gt;408&lt;/RecNum&gt;&lt;DisplayText&gt;[24]&lt;/DisplayText&gt;&lt;record&gt;&lt;rec-number&gt;408&lt;/rec-number&gt;&lt;foreign-keys&gt;&lt;key app="EN" db-id="29repvzsp0f2x0exst3vapvpwdfsfw552apf" timestamp="1733797829"&gt;408&lt;/key&gt;&lt;key app="ENWeb" db-id=""&gt;0&lt;/key&gt;&lt;/foreign-keys&gt;&lt;ref-type name="Journal Article"&gt;17&lt;/ref-type&gt;&lt;contributors&gt;&lt;authors&gt;&lt;author&gt;Bai, A.&lt;/author&gt;&lt;author&gt;Guo, Y.&lt;/author&gt;&lt;author&gt;Shen, Y.&lt;/author&gt;&lt;author&gt;Xie, Y.&lt;/author&gt;&lt;author&gt;Zhu, X.&lt;/author&gt;&lt;author&gt;Lu, N.&lt;/author&gt;&lt;/authors&gt;&lt;/contributors&gt;&lt;auth-address&gt;Department of Gastroenterology, The First Affiliated Hospital of Nanchang University, Nanchang 330006, China. baiap@163.com&lt;/auth-address&gt;&lt;titles&gt;&lt;title&gt;Seasonality in flares and months of births of patients with ulcerative colitis in a Chinese population&lt;/title&gt;&lt;secondary-title&gt;Dig Dis Sci&lt;/secondary-title&gt;&lt;/titles&gt;&lt;periodical&gt;&lt;full-title&gt;Dig Dis Sci&lt;/full-title&gt;&lt;/periodical&gt;&lt;pages&gt;1094-8&lt;/pages&gt;&lt;volume&gt;54&lt;/volume&gt;&lt;number&gt;5&lt;/number&gt;&lt;edition&gt;2008/12/04&lt;/edition&gt;&lt;keywords&gt;&lt;keyword&gt;Asian People/*statistics &amp;amp; numerical data&lt;/keyword&gt;&lt;keyword&gt;*Birth Rate&lt;/keyword&gt;&lt;keyword&gt;China&lt;/keyword&gt;&lt;keyword&gt;Colitis, Ulcerative/*ethnology/*etiology&lt;/keyword&gt;&lt;keyword&gt;Humans&lt;/keyword&gt;&lt;keyword&gt;Recurrence&lt;/keyword&gt;&lt;keyword&gt;Retrospective Studies&lt;/keyword&gt;&lt;keyword&gt;Risk Factors&lt;/keyword&gt;&lt;keyword&gt;*Seasons&lt;/keyword&gt;&lt;/keywords&gt;&lt;dates&gt;&lt;year&gt;2009&lt;/year&gt;&lt;pub-dates&gt;&lt;date&gt;May&lt;/date&gt;&lt;/pub-dates&gt;&lt;/dates&gt;&lt;isbn&gt;1573-2568 (Electronic)&amp;#xD;0163-2116 (Linking)&lt;/isbn&gt;&lt;accession-num&gt;19051033&lt;/accession-num&gt;&lt;urls&gt;&lt;related-urls&gt;&lt;url&gt;https://www.ncbi.nlm.nih.gov/pubmed/19051033&lt;/url&gt;&lt;/related-urls&gt;&lt;/urls&gt;&lt;electronic-resource-num&gt;10.1007/s10620-008-0453-1&lt;/electronic-resource-num&gt;&lt;/record&gt;&lt;/Cite&gt;&lt;/EndNote&gt;</w:instrText>
            </w:r>
            <w:r w:rsidR="00413FE2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D867DA">
              <w:rPr>
                <w:rFonts w:ascii="Times New Roman" w:hAnsi="Times New Roman" w:cs="Times New Roman"/>
                <w:noProof/>
                <w:sz w:val="20"/>
                <w:szCs w:val="20"/>
              </w:rPr>
              <w:t>[24]</w:t>
            </w:r>
            <w:r w:rsidR="00413FE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3491F" w:rsidRPr="00464863" w14:paraId="2BFE56C3" w14:textId="77777777" w:rsidTr="00C3491F">
        <w:tc>
          <w:tcPr>
            <w:tcW w:w="3539" w:type="dxa"/>
          </w:tcPr>
          <w:p w14:paraId="31D50CE9" w14:textId="15F28072" w:rsidR="00C3491F" w:rsidRPr="00C3491F" w:rsidRDefault="00C3491F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3491F">
              <w:rPr>
                <w:rFonts w:ascii="Times New Roman" w:hAnsi="Times New Roman" w:cs="Times New Roman"/>
                <w:sz w:val="20"/>
                <w:szCs w:val="20"/>
              </w:rPr>
              <w:t>Rotavirus diarrhea</w:t>
            </w:r>
          </w:p>
        </w:tc>
        <w:tc>
          <w:tcPr>
            <w:tcW w:w="1991" w:type="dxa"/>
          </w:tcPr>
          <w:p w14:paraId="555D1AA3" w14:textId="05A7BD2A" w:rsidR="00C3491F" w:rsidRPr="00C3491F" w:rsidRDefault="00C3491F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3491F">
              <w:rPr>
                <w:rFonts w:ascii="Times New Roman" w:hAnsi="Times New Roman" w:cs="Times New Roman"/>
                <w:sz w:val="20"/>
                <w:szCs w:val="20"/>
              </w:rPr>
              <w:t>Summer</w:t>
            </w:r>
          </w:p>
        </w:tc>
        <w:tc>
          <w:tcPr>
            <w:tcW w:w="2766" w:type="dxa"/>
          </w:tcPr>
          <w:p w14:paraId="6FD3D0CE" w14:textId="1003CA94" w:rsidR="00C3491F" w:rsidRPr="00464863" w:rsidRDefault="009B5823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9B5823">
              <w:rPr>
                <w:rFonts w:ascii="Times New Roman" w:hAnsi="Times New Roman" w:cs="Times New Roman" w:hint="eastAsia"/>
                <w:sz w:val="20"/>
                <w:szCs w:val="20"/>
              </w:rPr>
              <w:t>Atchison 2009</w:t>
            </w:r>
            <w:r w:rsidR="00413FE2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r w:rsidR="00413FE2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tchison&lt;/Author&gt;&lt;Year&gt;2009&lt;/Year&gt;&lt;RecNum&gt;409&lt;/RecNum&gt;&lt;DisplayText&gt;[25]&lt;/DisplayText&gt;&lt;record&gt;&lt;rec-number&gt;409&lt;/rec-number&gt;&lt;foreign-keys&gt;&lt;key app="EN" db-id="29repvzsp0f2x0exst3vapvpwdfsfw552apf" timestamp="1733800011"&gt;409&lt;/key&gt;&lt;key app="ENWeb" db-id=""&gt;0&lt;/key&gt;&lt;/foreign-keys&gt;&lt;ref-type name="Journal Article"&gt;17&lt;/ref-type&gt;&lt;contributors&gt;&lt;authors&gt;&lt;author&gt;Atchison, C. J.&lt;/author&gt;&lt;author&gt;Tam, C. C.&lt;/author&gt;&lt;author&gt;Lopman, B. A.&lt;/author&gt;&lt;/authors&gt;&lt;/contributors&gt;&lt;auth-address&gt;Infectious Diseases Epidemiology Unit, Department of Epidemiology and Population Health, London School of Hygiene and Tropical Medicine, London, UK. Christina.Atchison@lshtm.ac.uk&lt;/auth-address&gt;&lt;titles&gt;&lt;title&gt;Season of birth and risk of rotavirus diarrhoea in children aged &amp;lt;5 years&lt;/title&gt;&lt;secondary-title&gt;Epidemiol Infect&lt;/secondary-title&gt;&lt;/titles&gt;&lt;periodical&gt;&lt;full-title&gt;Epidemiol Infect&lt;/full-title&gt;&lt;/periodical&gt;&lt;pages&gt;957-60&lt;/pages&gt;&lt;volume&gt;137&lt;/volume&gt;&lt;number&gt;7&lt;/number&gt;&lt;edition&gt;2009/01/16&lt;/edition&gt;&lt;keywords&gt;&lt;keyword&gt;Child, Preschool&lt;/keyword&gt;&lt;keyword&gt;Diarrhea/*epidemiology/*virology&lt;/keyword&gt;&lt;keyword&gt;Female&lt;/keyword&gt;&lt;keyword&gt;Humans&lt;/keyword&gt;&lt;keyword&gt;Infant&lt;/keyword&gt;&lt;keyword&gt;Infant, Newborn&lt;/keyword&gt;&lt;keyword&gt;Male&lt;/keyword&gt;&lt;keyword&gt;*Parturition&lt;/keyword&gt;&lt;keyword&gt;Risk Factors&lt;/keyword&gt;&lt;keyword&gt;Rotavirus Infections/*epidemiology/*etiology&lt;/keyword&gt;&lt;keyword&gt;*Seasons&lt;/keyword&gt;&lt;/keywords&gt;&lt;dates&gt;&lt;year&gt;2009&lt;/year&gt;&lt;pub-dates&gt;&lt;date&gt;Jul&lt;/date&gt;&lt;/pub-dates&gt;&lt;/dates&gt;&lt;isbn&gt;0950-2688 (Print)&amp;#xD;0950-2688 (Linking)&lt;/isbn&gt;&lt;accession-num&gt;19144248&lt;/accession-num&gt;&lt;urls&gt;&lt;related-urls&gt;&lt;url&gt;https://www.ncbi.nlm.nih.gov/pubmed/19144248&lt;/url&gt;&lt;/related-urls&gt;&lt;/urls&gt;&lt;electronic-resource-num&gt;10.1017/S0950268808001933&lt;/electronic-resource-num&gt;&lt;/record&gt;&lt;/Cite&gt;&lt;/EndNote&gt;</w:instrText>
            </w:r>
            <w:r w:rsidR="00413FE2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D867DA">
              <w:rPr>
                <w:rFonts w:ascii="Times New Roman" w:hAnsi="Times New Roman" w:cs="Times New Roman"/>
                <w:noProof/>
                <w:sz w:val="20"/>
                <w:szCs w:val="20"/>
              </w:rPr>
              <w:t>[25]</w:t>
            </w:r>
            <w:r w:rsidR="00413FE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3491F" w:rsidRPr="00464863" w14:paraId="73AB2E24" w14:textId="77777777" w:rsidTr="00C3491F">
        <w:tc>
          <w:tcPr>
            <w:tcW w:w="3539" w:type="dxa"/>
          </w:tcPr>
          <w:p w14:paraId="54194DCA" w14:textId="13364EBD" w:rsidR="00C3491F" w:rsidRPr="00C3491F" w:rsidRDefault="00C3491F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3491F">
              <w:rPr>
                <w:rFonts w:ascii="Times New Roman" w:hAnsi="Times New Roman" w:cs="Times New Roman"/>
                <w:sz w:val="20"/>
                <w:szCs w:val="20"/>
              </w:rPr>
              <w:t>Developmental dysplasia of the hip</w:t>
            </w:r>
          </w:p>
        </w:tc>
        <w:tc>
          <w:tcPr>
            <w:tcW w:w="1991" w:type="dxa"/>
          </w:tcPr>
          <w:p w14:paraId="69CA2509" w14:textId="0F10B380" w:rsidR="00C3491F" w:rsidRPr="00C3491F" w:rsidRDefault="00C3491F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3491F">
              <w:rPr>
                <w:rFonts w:ascii="Times New Roman" w:hAnsi="Times New Roman" w:cs="Times New Roman"/>
                <w:sz w:val="20"/>
                <w:szCs w:val="20"/>
              </w:rPr>
              <w:t>September-January</w:t>
            </w:r>
          </w:p>
        </w:tc>
        <w:tc>
          <w:tcPr>
            <w:tcW w:w="2766" w:type="dxa"/>
          </w:tcPr>
          <w:p w14:paraId="0AFBA9BB" w14:textId="664C4C65" w:rsidR="00C3491F" w:rsidRPr="00464863" w:rsidRDefault="00AD0A24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AD0A24">
              <w:rPr>
                <w:rFonts w:ascii="Times New Roman" w:hAnsi="Times New Roman" w:cs="Times New Roman" w:hint="eastAsia"/>
                <w:sz w:val="20"/>
                <w:szCs w:val="20"/>
              </w:rPr>
              <w:t>Sueyoshi 2016</w:t>
            </w:r>
            <w:r w:rsidR="00413FE2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r w:rsidR="00413FE2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ueyoshi&lt;/Author&gt;&lt;Year&gt;2016&lt;/Year&gt;&lt;RecNum&gt;351&lt;/RecNum&gt;&lt;DisplayText&gt;[12]&lt;/DisplayText&gt;&lt;record&gt;&lt;rec-number&gt;351&lt;/rec-number&gt;&lt;foreign-keys&gt;&lt;key app="EN" db-id="29repvzsp0f2x0exst3vapvpwdfsfw552apf" timestamp="1722916297"&gt;351&lt;/key&gt;&lt;key app="ENWeb" db-id=""&gt;0&lt;/key&gt;&lt;/foreign-keys&gt;&lt;ref-type name="Journal Article"&gt;17&lt;/ref-type&gt;&lt;contributors&gt;&lt;authors&gt;&lt;author&gt;Sueyoshi, T.&lt;/author&gt;&lt;author&gt;Ritter, M. A.&lt;/author&gt;&lt;author&gt;Davis, K. E.&lt;/author&gt;&lt;author&gt;Loder, R. T.&lt;/author&gt;&lt;/authors&gt;&lt;/contributors&gt;&lt;auth-address&gt;Tatsuya Sueyoshi, Department of Orthopedic Surgery, Kyoto University, Kyoto 606-8507, Japan.&lt;/auth-address&gt;&lt;titles&gt;&lt;title&gt;Seasonal variation in adult hip disease secondary to osteoarthritis and developmental dysplasia of the hip&lt;/title&gt;&lt;secondary-title&gt;World J Orthop&lt;/secondary-title&gt;&lt;/titles&gt;&lt;periodical&gt;&lt;full-title&gt;World J Orthop&lt;/full-title&gt;&lt;/periodical&gt;&lt;pages&gt;821-825&lt;/pages&gt;&lt;volume&gt;7&lt;/volume&gt;&lt;number&gt;12&lt;/number&gt;&lt;edition&gt;2016/12/30&lt;/edition&gt;&lt;keywords&gt;&lt;keyword&gt;Birth month&lt;/keyword&gt;&lt;keyword&gt;Developmental hip dysplasia&lt;/keyword&gt;&lt;keyword&gt;Osteoarthritis&lt;/keyword&gt;&lt;keyword&gt;Seasonal trend&lt;/keyword&gt;&lt;keyword&gt;Winter&lt;/keyword&gt;&lt;keyword&gt;related to the manuscript.&lt;/keyword&gt;&lt;/keywords&gt;&lt;dates&gt;&lt;year&gt;2016&lt;/year&gt;&lt;pub-dates&gt;&lt;date&gt;Dec 18&lt;/date&gt;&lt;/pub-dates&gt;&lt;/dates&gt;&lt;isbn&gt;2218-5836 (Print)&amp;#xD;2218-5836 (Electronic)&amp;#xD;2218-5836 (Linking)&lt;/isbn&gt;&lt;accession-num&gt;28032035&lt;/accession-num&gt;&lt;urls&gt;&lt;related-urls&gt;&lt;url&gt;https://www.ncbi.nlm.nih.gov/pubmed/28032035&lt;/url&gt;&lt;/related-urls&gt;&lt;/urls&gt;&lt;custom2&gt;PMC5155258&lt;/custom2&gt;&lt;electronic-resource-num&gt;10.5312/wjo.v7.i12.821&lt;/electronic-resource-num&gt;&lt;/record&gt;&lt;/Cite&gt;&lt;/EndNote&gt;</w:instrText>
            </w:r>
            <w:r w:rsidR="00413FE2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D867DA">
              <w:rPr>
                <w:rFonts w:ascii="Times New Roman" w:hAnsi="Times New Roman" w:cs="Times New Roman"/>
                <w:noProof/>
                <w:sz w:val="20"/>
                <w:szCs w:val="20"/>
              </w:rPr>
              <w:t>[12]</w:t>
            </w:r>
            <w:r w:rsidR="00413FE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3491F" w:rsidRPr="00464863" w14:paraId="346468DB" w14:textId="77777777" w:rsidTr="00C3491F">
        <w:tc>
          <w:tcPr>
            <w:tcW w:w="3539" w:type="dxa"/>
          </w:tcPr>
          <w:p w14:paraId="1C4EC6C1" w14:textId="6ED45F5C" w:rsidR="00C3491F" w:rsidRPr="00C3491F" w:rsidRDefault="00C3491F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3491F">
              <w:rPr>
                <w:rFonts w:ascii="Times New Roman" w:hAnsi="Times New Roman" w:cs="Times New Roman"/>
                <w:sz w:val="20"/>
                <w:szCs w:val="20"/>
              </w:rPr>
              <w:t>Graves’ hyperthyroidism</w:t>
            </w:r>
          </w:p>
        </w:tc>
        <w:tc>
          <w:tcPr>
            <w:tcW w:w="1991" w:type="dxa"/>
          </w:tcPr>
          <w:p w14:paraId="152BAD83" w14:textId="6830FC51" w:rsidR="00C3491F" w:rsidRPr="00C3491F" w:rsidRDefault="00C3491F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3491F">
              <w:rPr>
                <w:rFonts w:ascii="Times New Roman" w:hAnsi="Times New Roman" w:cs="Times New Roman"/>
                <w:sz w:val="20"/>
                <w:szCs w:val="20"/>
              </w:rPr>
              <w:t>Males in Winter and females in Spring and Autumn or none</w:t>
            </w:r>
          </w:p>
        </w:tc>
        <w:tc>
          <w:tcPr>
            <w:tcW w:w="2766" w:type="dxa"/>
          </w:tcPr>
          <w:p w14:paraId="47AC346F" w14:textId="228A459C" w:rsidR="00C3491F" w:rsidRPr="00464863" w:rsidRDefault="00AD0A24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AD0A24">
              <w:rPr>
                <w:rFonts w:ascii="Times New Roman" w:hAnsi="Times New Roman" w:cs="Times New Roman" w:hint="eastAsia"/>
                <w:sz w:val="20"/>
                <w:szCs w:val="20"/>
              </w:rPr>
              <w:t>Iijima 2021</w:t>
            </w:r>
            <w:r w:rsidR="00413FE2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r w:rsidR="00413FE2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Iijima&lt;/Author&gt;&lt;Year&gt;2021&lt;/Year&gt;&lt;RecNum&gt;219&lt;/RecNum&gt;&lt;DisplayText&gt;[19]&lt;/DisplayText&gt;&lt;record&gt;&lt;rec-number&gt;219&lt;/rec-number&gt;&lt;foreign-keys&gt;&lt;key app="EN" db-id="29repvzsp0f2x0exst3vapvpwdfsfw552apf" timestamp="1706260149"&gt;219&lt;/key&gt;&lt;key app="ENWeb" db-id=""&gt;0&lt;/key&gt;&lt;/foreign-keys&gt;&lt;ref-type name="Journal Article"&gt;17&lt;/ref-type&gt;&lt;contributors&gt;&lt;authors&gt;&lt;author&gt;Iijima, S.&lt;/author&gt;&lt;author&gt;Baba, T.&lt;/author&gt;&lt;author&gt;Kondo, M.&lt;/author&gt;&lt;author&gt;Fujita, T.&lt;/author&gt;&lt;author&gt;Ohishi, A.&lt;/author&gt;&lt;/authors&gt;&lt;/contributors&gt;&lt;auth-address&gt;Department of Pediatrics, Hamamatsu University School of Medicine, Hamamatsu 4313192, Japan.&lt;/auth-address&gt;&lt;titles&gt;&lt;title&gt;Effects of Season of Birth and Meteorological Parameters on Serum Bilirubin Levels during the Early Neonatal Period: A Retrospective Chart Review&lt;/title&gt;&lt;secondary-title&gt;Int J Environ Res Public Health&lt;/secondary-title&gt;&lt;/titles&gt;&lt;periodical&gt;&lt;full-title&gt;Int J Environ Res Public Health&lt;/full-title&gt;&lt;/periodical&gt;&lt;volume&gt;18&lt;/volume&gt;&lt;number&gt;5&lt;/number&gt;&lt;edition&gt;2021/04/04&lt;/edition&gt;&lt;keywords&gt;&lt;keyword&gt;*Bilirubin&lt;/keyword&gt;&lt;keyword&gt;Female&lt;/keyword&gt;&lt;keyword&gt;Hematologic Tests&lt;/keyword&gt;&lt;keyword&gt;Humans&lt;/keyword&gt;&lt;keyword&gt;Infant&lt;/keyword&gt;&lt;keyword&gt;Infant, Newborn&lt;/keyword&gt;&lt;keyword&gt;*Jaundice, Neonatal&lt;/keyword&gt;&lt;keyword&gt;Male&lt;/keyword&gt;&lt;keyword&gt;Pregnancy&lt;/keyword&gt;&lt;keyword&gt;Retrospective Studies&lt;/keyword&gt;&lt;keyword&gt;Seasons&lt;/keyword&gt;&lt;keyword&gt;bilirubin&lt;/keyword&gt;&lt;keyword&gt;meteorological parameter&lt;/keyword&gt;&lt;keyword&gt;neonatal jaundice&lt;/keyword&gt;&lt;keyword&gt;season&lt;/keyword&gt;&lt;keyword&gt;sex&lt;/keyword&gt;&lt;keyword&gt;temperature&lt;/keyword&gt;&lt;/keywords&gt;&lt;dates&gt;&lt;year&gt;2021&lt;/year&gt;&lt;pub-dates&gt;&lt;date&gt;Mar 9&lt;/date&gt;&lt;/pub-dates&gt;&lt;/dates&gt;&lt;isbn&gt;1660-4601 (Electronic)&amp;#xD;1661-7827 (Print)&amp;#xD;1660-4601 (Linking)&lt;/isbn&gt;&lt;accession-num&gt;33803240&lt;/accession-num&gt;&lt;urls&gt;&lt;related-urls&gt;&lt;url&gt;https://www.ncbi.nlm.nih.gov/pubmed/33803240&lt;/url&gt;&lt;/related-urls&gt;&lt;/urls&gt;&lt;custom2&gt;PMC7967252&lt;/custom2&gt;&lt;electronic-resource-num&gt;10.3390/ijerph18052763&lt;/electronic-resource-num&gt;&lt;/record&gt;&lt;/Cite&gt;&lt;/EndNote&gt;</w:instrText>
            </w:r>
            <w:r w:rsidR="00413FE2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D867DA">
              <w:rPr>
                <w:rFonts w:ascii="Times New Roman" w:hAnsi="Times New Roman" w:cs="Times New Roman"/>
                <w:noProof/>
                <w:sz w:val="20"/>
                <w:szCs w:val="20"/>
              </w:rPr>
              <w:t>[19]</w:t>
            </w:r>
            <w:r w:rsidR="00413FE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3491F" w:rsidRPr="00464863" w14:paraId="38E40CA2" w14:textId="77777777" w:rsidTr="00C3491F">
        <w:tc>
          <w:tcPr>
            <w:tcW w:w="3539" w:type="dxa"/>
            <w:tcBorders>
              <w:bottom w:val="single" w:sz="4" w:space="0" w:color="auto"/>
            </w:tcBorders>
          </w:tcPr>
          <w:p w14:paraId="7B52F887" w14:textId="645B37DE" w:rsidR="00C3491F" w:rsidRPr="00C3491F" w:rsidRDefault="00C3491F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3491F">
              <w:rPr>
                <w:rFonts w:ascii="Times New Roman" w:hAnsi="Times New Roman" w:cs="Times New Roman"/>
                <w:sz w:val="20"/>
                <w:szCs w:val="20"/>
              </w:rPr>
              <w:t>Hashimoto’s hyperthyroidism</w:t>
            </w:r>
          </w:p>
        </w:tc>
        <w:tc>
          <w:tcPr>
            <w:tcW w:w="1991" w:type="dxa"/>
            <w:tcBorders>
              <w:bottom w:val="single" w:sz="4" w:space="0" w:color="auto"/>
            </w:tcBorders>
          </w:tcPr>
          <w:p w14:paraId="39155C76" w14:textId="3A4C921B" w:rsidR="00C3491F" w:rsidRPr="00C3491F" w:rsidRDefault="00C3491F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3491F">
              <w:rPr>
                <w:rFonts w:ascii="Times New Roman" w:hAnsi="Times New Roman" w:cs="Times New Roman"/>
                <w:sz w:val="20"/>
                <w:szCs w:val="20"/>
              </w:rPr>
              <w:t>Winter</w:t>
            </w:r>
          </w:p>
        </w:tc>
        <w:tc>
          <w:tcPr>
            <w:tcW w:w="2766" w:type="dxa"/>
            <w:tcBorders>
              <w:bottom w:val="single" w:sz="4" w:space="0" w:color="auto"/>
            </w:tcBorders>
          </w:tcPr>
          <w:p w14:paraId="0388F9CE" w14:textId="715531A7" w:rsidR="00C3491F" w:rsidRPr="00464863" w:rsidRDefault="00AD0A24" w:rsidP="00C3491F">
            <w:pPr>
              <w:widowControl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D0A24">
              <w:rPr>
                <w:rFonts w:ascii="Times New Roman" w:hAnsi="Times New Roman" w:cs="Times New Roman" w:hint="eastAsia"/>
                <w:sz w:val="20"/>
                <w:szCs w:val="20"/>
              </w:rPr>
              <w:t>Krassas</w:t>
            </w:r>
            <w:proofErr w:type="spellEnd"/>
            <w:r w:rsidRPr="00AD0A24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2007</w:t>
            </w:r>
            <w:r w:rsidR="00413FE2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r w:rsidR="00413FE2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D867D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rassas&lt;/Author&gt;&lt;Year&gt;2007&lt;/Year&gt;&lt;RecNum&gt;214&lt;/RecNum&gt;&lt;DisplayText&gt;[26]&lt;/DisplayText&gt;&lt;record&gt;&lt;rec-number&gt;214&lt;/rec-number&gt;&lt;foreign-keys&gt;&lt;key app="EN" db-id="29repvzsp0f2x0exst3vapvpwdfsfw552apf" timestamp="1704444331"&gt;214&lt;/key&gt;&lt;key app="ENWeb" db-id=""&gt;0&lt;/key&gt;&lt;/foreign-keys&gt;&lt;ref-type name="Journal Article"&gt;17&lt;/ref-type&gt;&lt;contributors&gt;&lt;authors&gt;&lt;author&gt;Krassas, G. E.&lt;/author&gt;&lt;author&gt;Tziomalos, K.&lt;/author&gt;&lt;author&gt;Pontikides, N.&lt;/author&gt;&lt;author&gt;Lewy, H.&lt;/author&gt;&lt;author&gt;Laron, Z.&lt;/author&gt;&lt;/authors&gt;&lt;/contributors&gt;&lt;auth-address&gt;Department of Endocrinology, Diabetes and Metabolism, Panagia General Hospital, N Plastira 22, Thessaloniki 55132, Greece. krassas@the.forthnet.gr&lt;/auth-address&gt;&lt;titles&gt;&lt;title&gt;Seasonality of month of birth of patients with Graves&amp;apos; and Hashimoto&amp;apos;s diseases differ from that in the general population&lt;/title&gt;&lt;secondary-title&gt;Eur J Endocrinol&lt;/secondary-title&gt;&lt;/titles&gt;&lt;periodical&gt;&lt;full-title&gt;Eur J Endocrinol&lt;/full-title&gt;&lt;/periodical&gt;&lt;pages&gt;631-6&lt;/pages&gt;&lt;volume&gt;156&lt;/volume&gt;&lt;number&gt;6&lt;/number&gt;&lt;edition&gt;2007/05/31&lt;/edition&gt;&lt;keywords&gt;&lt;keyword&gt;Adult&lt;/keyword&gt;&lt;keyword&gt;Cohort Studies&lt;/keyword&gt;&lt;keyword&gt;Female&lt;/keyword&gt;&lt;keyword&gt;Graves Disease/*epidemiology&lt;/keyword&gt;&lt;keyword&gt;Hashimoto Disease/*epidemiology&lt;/keyword&gt;&lt;keyword&gt;Humans&lt;/keyword&gt;&lt;keyword&gt;Male&lt;/keyword&gt;&lt;keyword&gt;Middle Aged&lt;/keyword&gt;&lt;keyword&gt;Risk Factors&lt;/keyword&gt;&lt;keyword&gt;*Seasons&lt;/keyword&gt;&lt;keyword&gt;Sex Distribution&lt;/keyword&gt;&lt;keyword&gt;Virus Diseases/epidemiology&lt;/keyword&gt;&lt;/keywords&gt;&lt;dates&gt;&lt;year&gt;2007&lt;/year&gt;&lt;pub-dates&gt;&lt;date&gt;Jun&lt;/date&gt;&lt;/pub-dates&gt;&lt;/dates&gt;&lt;isbn&gt;0804-4643 (Print)&amp;#xD;0804-4643 (Linking)&lt;/isbn&gt;&lt;accession-num&gt;17535862&lt;/accession-num&gt;&lt;urls&gt;&lt;related-urls&gt;&lt;url&gt;https://www.ncbi.nlm.nih.gov/pubmed/17535862&lt;/url&gt;&lt;/related-urls&gt;&lt;/urls&gt;&lt;electronic-resource-num&gt;10.1530/EJE-07-0015&lt;/electronic-resource-num&gt;&lt;/record&gt;&lt;/Cite&gt;&lt;/EndNote&gt;</w:instrText>
            </w:r>
            <w:r w:rsidR="00413FE2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D867DA">
              <w:rPr>
                <w:rFonts w:ascii="Times New Roman" w:hAnsi="Times New Roman" w:cs="Times New Roman"/>
                <w:noProof/>
                <w:sz w:val="20"/>
                <w:szCs w:val="20"/>
              </w:rPr>
              <w:t>[26]</w:t>
            </w:r>
            <w:r w:rsidR="00413FE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</w:tbl>
    <w:p w14:paraId="7FAFF416" w14:textId="77777777" w:rsidR="003C7934" w:rsidRDefault="003C7934">
      <w:pPr>
        <w:widowControl/>
        <w:jc w:val="left"/>
        <w:rPr>
          <w:rFonts w:ascii="Times New Roman" w:hAnsi="Times New Roman" w:cs="Times New Roman"/>
          <w:sz w:val="16"/>
          <w:szCs w:val="16"/>
        </w:rPr>
      </w:pPr>
    </w:p>
    <w:p w14:paraId="0DB55562" w14:textId="77777777" w:rsidR="003C7934" w:rsidRDefault="003C7934">
      <w:pPr>
        <w:widowControl/>
        <w:jc w:val="left"/>
        <w:rPr>
          <w:rFonts w:ascii="Times New Roman" w:hAnsi="Times New Roman" w:cs="Times New Roman"/>
          <w:sz w:val="16"/>
          <w:szCs w:val="16"/>
        </w:rPr>
      </w:pPr>
    </w:p>
    <w:p w14:paraId="12D864D0" w14:textId="77777777" w:rsidR="003C7934" w:rsidRDefault="003C7934">
      <w:pPr>
        <w:widowControl/>
        <w:jc w:val="left"/>
        <w:rPr>
          <w:rFonts w:ascii="Times New Roman" w:hAnsi="Times New Roman" w:cs="Times New Roman"/>
          <w:sz w:val="16"/>
          <w:szCs w:val="16"/>
        </w:rPr>
      </w:pPr>
    </w:p>
    <w:p w14:paraId="075CBE57" w14:textId="00994428" w:rsidR="003C7934" w:rsidRDefault="003C7934">
      <w:pPr>
        <w:widowControl/>
        <w:jc w:val="left"/>
        <w:rPr>
          <w:rFonts w:ascii="Times New Roman" w:hAnsi="Times New Roman" w:cs="Times New Roman"/>
          <w:sz w:val="16"/>
          <w:szCs w:val="16"/>
        </w:rPr>
      </w:pPr>
      <w:r>
        <w:rPr>
          <w:rFonts w:ascii="Times New Roman" w:hAnsi="Times New Roman" w:cs="Times New Roman"/>
          <w:sz w:val="16"/>
          <w:szCs w:val="16"/>
        </w:rPr>
        <w:br w:type="page"/>
      </w:r>
    </w:p>
    <w:p w14:paraId="5FC8BD96" w14:textId="77777777" w:rsidR="001C544A" w:rsidRDefault="001C544A">
      <w:pPr>
        <w:widowControl/>
        <w:jc w:val="left"/>
        <w:rPr>
          <w:rFonts w:ascii="Times New Roman" w:hAnsi="Times New Roman" w:cs="Times New Roman"/>
          <w:sz w:val="16"/>
          <w:szCs w:val="16"/>
        </w:rPr>
      </w:pPr>
    </w:p>
    <w:p w14:paraId="4B49381E" w14:textId="6F3CD636" w:rsidR="002D1D29" w:rsidRPr="002D1D29" w:rsidRDefault="0080541D" w:rsidP="002D1D29">
      <w:pPr>
        <w:rPr>
          <w:rFonts w:ascii="Times New Roman" w:hAnsi="Times New Roman" w:cs="Times New Roman"/>
          <w:sz w:val="20"/>
          <w:szCs w:val="20"/>
        </w:rPr>
      </w:pPr>
      <w:bookmarkStart w:id="5" w:name="_Hlk198200721"/>
      <w:r w:rsidRPr="009634B4">
        <w:rPr>
          <w:rFonts w:ascii="Times New Roman" w:hAnsi="Times New Roman" w:cs="Times New Roman" w:hint="eastAsia"/>
          <w:b/>
          <w:bCs/>
          <w:sz w:val="20"/>
          <w:szCs w:val="20"/>
        </w:rPr>
        <w:t>Supplemental Fig.</w:t>
      </w:r>
      <w:r w:rsidR="005105BF"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</w:t>
      </w:r>
      <w:r w:rsidRPr="009634B4">
        <w:rPr>
          <w:rFonts w:ascii="Times New Roman" w:hAnsi="Times New Roman" w:cs="Times New Roman" w:hint="eastAsia"/>
          <w:b/>
          <w:bCs/>
          <w:sz w:val="20"/>
          <w:szCs w:val="20"/>
        </w:rPr>
        <w:t>S</w:t>
      </w:r>
      <w:bookmarkEnd w:id="5"/>
      <w:r w:rsidR="005105BF">
        <w:rPr>
          <w:rFonts w:ascii="Times New Roman" w:hAnsi="Times New Roman" w:cs="Times New Roman" w:hint="eastAsia"/>
          <w:b/>
          <w:bCs/>
          <w:sz w:val="20"/>
          <w:szCs w:val="20"/>
        </w:rPr>
        <w:t>1</w:t>
      </w:r>
      <w:r w:rsidRPr="009634B4">
        <w:rPr>
          <w:rFonts w:ascii="Times New Roman" w:hAnsi="Times New Roman" w:cs="Times New Roman" w:hint="eastAsia"/>
          <w:sz w:val="20"/>
          <w:szCs w:val="20"/>
        </w:rPr>
        <w:t xml:space="preserve"> The distribution of the number of </w:t>
      </w:r>
      <w:bookmarkStart w:id="6" w:name="OLE_LINK2"/>
      <w:r w:rsidRPr="009634B4">
        <w:rPr>
          <w:rFonts w:ascii="Times New Roman" w:hAnsi="Times New Roman" w:cs="Times New Roman"/>
          <w:sz w:val="20"/>
          <w:szCs w:val="20"/>
        </w:rPr>
        <w:t>patients</w:t>
      </w:r>
      <w:r w:rsidRPr="009634B4">
        <w:rPr>
          <w:rFonts w:ascii="Times New Roman" w:hAnsi="Times New Roman" w:cs="Times New Roman" w:hint="eastAsia"/>
          <w:sz w:val="20"/>
          <w:szCs w:val="20"/>
        </w:rPr>
        <w:t xml:space="preserve"> visits</w:t>
      </w:r>
      <w:bookmarkEnd w:id="6"/>
      <w:r w:rsidRPr="009634B4">
        <w:rPr>
          <w:rFonts w:ascii="Times New Roman" w:hAnsi="Times New Roman" w:cs="Times New Roman" w:hint="eastAsia"/>
          <w:sz w:val="20"/>
          <w:szCs w:val="20"/>
        </w:rPr>
        <w:t>.</w:t>
      </w:r>
      <w:r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5415A3">
        <w:rPr>
          <w:rFonts w:ascii="Times New Roman" w:hAnsi="Times New Roman" w:cs="Times New Roman" w:hint="eastAsia"/>
          <w:sz w:val="20"/>
          <w:szCs w:val="20"/>
        </w:rPr>
        <w:t>(</w:t>
      </w:r>
      <w:r>
        <w:rPr>
          <w:rFonts w:ascii="Times New Roman" w:hAnsi="Times New Roman" w:cs="Times New Roman" w:hint="eastAsia"/>
          <w:sz w:val="20"/>
          <w:szCs w:val="20"/>
        </w:rPr>
        <w:t>a</w:t>
      </w:r>
      <w:r w:rsidR="005415A3">
        <w:rPr>
          <w:rFonts w:ascii="Times New Roman" w:hAnsi="Times New Roman" w:cs="Times New Roman" w:hint="eastAsia"/>
          <w:sz w:val="20"/>
          <w:szCs w:val="20"/>
        </w:rPr>
        <w:t>)</w:t>
      </w:r>
      <w:r w:rsidRPr="009634B4">
        <w:rPr>
          <w:rFonts w:ascii="Times New Roman" w:hAnsi="Times New Roman" w:cs="Times New Roman" w:hint="eastAsia"/>
          <w:sz w:val="20"/>
          <w:szCs w:val="20"/>
        </w:rPr>
        <w:t xml:space="preserve"> the distribution of patient visits in </w:t>
      </w:r>
      <w:r w:rsidR="002D1D29" w:rsidRPr="009634B4">
        <w:rPr>
          <w:rFonts w:ascii="Times New Roman" w:hAnsi="Times New Roman" w:cs="Times New Roman" w:hint="eastAsia"/>
          <w:sz w:val="20"/>
          <w:szCs w:val="20"/>
        </w:rPr>
        <w:t>different types of diseases with ICD-10 by SOBs</w:t>
      </w:r>
      <w:r w:rsidR="002D1D29">
        <w:rPr>
          <w:rFonts w:ascii="Times New Roman" w:hAnsi="Times New Roman" w:cs="Times New Roman" w:hint="eastAsia"/>
          <w:sz w:val="20"/>
          <w:szCs w:val="20"/>
        </w:rPr>
        <w:t xml:space="preserve">. </w:t>
      </w:r>
      <w:r w:rsidR="005415A3">
        <w:rPr>
          <w:rFonts w:ascii="Times New Roman" w:hAnsi="Times New Roman" w:cs="Times New Roman" w:hint="eastAsia"/>
          <w:sz w:val="20"/>
          <w:szCs w:val="20"/>
        </w:rPr>
        <w:t>(</w:t>
      </w:r>
      <w:r w:rsidR="002D1D29">
        <w:rPr>
          <w:rFonts w:ascii="Times New Roman" w:hAnsi="Times New Roman" w:cs="Times New Roman" w:hint="eastAsia"/>
          <w:sz w:val="20"/>
          <w:szCs w:val="20"/>
        </w:rPr>
        <w:t>b</w:t>
      </w:r>
      <w:r w:rsidR="005415A3">
        <w:rPr>
          <w:rFonts w:ascii="Times New Roman" w:hAnsi="Times New Roman" w:cs="Times New Roman" w:hint="eastAsia"/>
          <w:sz w:val="20"/>
          <w:szCs w:val="20"/>
        </w:rPr>
        <w:t>)</w:t>
      </w:r>
      <w:r w:rsidR="002D1D29" w:rsidRPr="009634B4">
        <w:rPr>
          <w:rFonts w:hint="eastAsia"/>
          <w:sz w:val="20"/>
          <w:szCs w:val="20"/>
        </w:rPr>
        <w:t xml:space="preserve"> </w:t>
      </w:r>
      <w:r w:rsidR="002D1D29" w:rsidRPr="009634B4">
        <w:rPr>
          <w:rFonts w:ascii="Times New Roman" w:hAnsi="Times New Roman" w:cs="Times New Roman" w:hint="eastAsia"/>
          <w:sz w:val="20"/>
          <w:szCs w:val="20"/>
        </w:rPr>
        <w:t>complete number of visits in different type of diseases with ICD-10 by sex</w:t>
      </w:r>
    </w:p>
    <w:p w14:paraId="159445C1" w14:textId="7B5E8F9B" w:rsidR="007A1848" w:rsidRDefault="005415A3" w:rsidP="00C6607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5B81981" wp14:editId="4CF8D377">
            <wp:extent cx="5274310" cy="5998845"/>
            <wp:effectExtent l="0" t="0" r="2540" b="1905"/>
            <wp:docPr id="1094437504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94437504" name="图片 1094437504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9988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B16822" w14:textId="6660B62B" w:rsidR="00AD0A24" w:rsidRDefault="00AD0A24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4E4DE96" w14:textId="2C1A5F89" w:rsidR="00AD0A24" w:rsidRDefault="00AD0A24" w:rsidP="00B003D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lastRenderedPageBreak/>
        <w:t>Reference</w:t>
      </w:r>
    </w:p>
    <w:p w14:paraId="6CCBFED8" w14:textId="77777777" w:rsidR="00D867DA" w:rsidRPr="00D867DA" w:rsidRDefault="00AD0A24" w:rsidP="00D867DA">
      <w:pPr>
        <w:pStyle w:val="EndNoteBibliography"/>
        <w:ind w:left="720" w:hanging="72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D867DA" w:rsidRPr="00D867DA">
        <w:t>1.</w:t>
      </w:r>
      <w:r w:rsidR="00D867DA" w:rsidRPr="00D867DA">
        <w:tab/>
        <w:t xml:space="preserve">Meltzer AA, Spitz MR, Johnson CC, Culbert SJ: </w:t>
      </w:r>
      <w:r w:rsidR="00D867DA" w:rsidRPr="00D867DA">
        <w:rPr>
          <w:b/>
        </w:rPr>
        <w:t>Season-Of-Birth and Acute Leukemia of Infancy</w:t>
      </w:r>
      <w:r w:rsidR="00D867DA" w:rsidRPr="00D867DA">
        <w:t xml:space="preserve">. </w:t>
      </w:r>
      <w:r w:rsidR="00D867DA" w:rsidRPr="00D867DA">
        <w:rPr>
          <w:i/>
        </w:rPr>
        <w:t xml:space="preserve">Chronobiology International </w:t>
      </w:r>
      <w:r w:rsidR="00D867DA" w:rsidRPr="00D867DA">
        <w:t xml:space="preserve">1989, </w:t>
      </w:r>
      <w:r w:rsidR="00D867DA" w:rsidRPr="00D867DA">
        <w:rPr>
          <w:b/>
        </w:rPr>
        <w:t>6</w:t>
      </w:r>
      <w:r w:rsidR="00D867DA" w:rsidRPr="00D867DA">
        <w:t>(3):285-289.</w:t>
      </w:r>
    </w:p>
    <w:p w14:paraId="6A721725" w14:textId="77777777" w:rsidR="00D867DA" w:rsidRPr="00D867DA" w:rsidRDefault="00D867DA" w:rsidP="00D867DA">
      <w:pPr>
        <w:pStyle w:val="EndNoteBibliography"/>
        <w:ind w:left="720" w:hanging="720"/>
      </w:pPr>
      <w:r w:rsidRPr="00D867DA">
        <w:t>2.</w:t>
      </w:r>
      <w:r w:rsidRPr="00D867DA">
        <w:tab/>
        <w:t xml:space="preserve">Aminzadeh M, Chomeili B, Riahi K, Dehdashtian M, Cheraghian B, Valavi E: </w:t>
      </w:r>
      <w:r w:rsidRPr="00D867DA">
        <w:rPr>
          <w:b/>
        </w:rPr>
        <w:t>Effect of temperature changes on the occurrence of congenital hypothyroidism</w:t>
      </w:r>
      <w:r w:rsidRPr="00D867DA">
        <w:t xml:space="preserve">. </w:t>
      </w:r>
      <w:r w:rsidRPr="00D867DA">
        <w:rPr>
          <w:i/>
        </w:rPr>
        <w:t xml:space="preserve">J Med Screen </w:t>
      </w:r>
      <w:r w:rsidRPr="00D867DA">
        <w:t xml:space="preserve">2010, </w:t>
      </w:r>
      <w:r w:rsidRPr="00D867DA">
        <w:rPr>
          <w:b/>
        </w:rPr>
        <w:t>17</w:t>
      </w:r>
      <w:r w:rsidRPr="00D867DA">
        <w:t>(3):121-124.</w:t>
      </w:r>
    </w:p>
    <w:p w14:paraId="3F8869D3" w14:textId="77777777" w:rsidR="00D867DA" w:rsidRPr="00D867DA" w:rsidRDefault="00D867DA" w:rsidP="00D867DA">
      <w:pPr>
        <w:pStyle w:val="EndNoteBibliography"/>
        <w:ind w:left="720" w:hanging="720"/>
      </w:pPr>
      <w:r w:rsidRPr="00D867DA">
        <w:t>3.</w:t>
      </w:r>
      <w:r w:rsidRPr="00D867DA">
        <w:tab/>
        <w:t>Brookes KJ, Neale B, Xu X, Thapar A, Gill M, Langley K, Hawi Z, Mill J, Taylor E, Franke B</w:t>
      </w:r>
      <w:r w:rsidRPr="00D867DA">
        <w:rPr>
          <w:i/>
        </w:rPr>
        <w:t xml:space="preserve"> et al</w:t>
      </w:r>
      <w:r w:rsidRPr="00D867DA">
        <w:t xml:space="preserve">: </w:t>
      </w:r>
      <w:r w:rsidRPr="00D867DA">
        <w:rPr>
          <w:b/>
        </w:rPr>
        <w:t>Differential dopamine receptor D4 allele association with ADHD dependent of proband season of birth</w:t>
      </w:r>
      <w:r w:rsidRPr="00D867DA">
        <w:t xml:space="preserve">. </w:t>
      </w:r>
      <w:r w:rsidRPr="00D867DA">
        <w:rPr>
          <w:i/>
        </w:rPr>
        <w:t xml:space="preserve">Am J Med Genet B Neuropsychiatr Genet </w:t>
      </w:r>
      <w:r w:rsidRPr="00D867DA">
        <w:t xml:space="preserve">2008, </w:t>
      </w:r>
      <w:r w:rsidRPr="00D867DA">
        <w:rPr>
          <w:b/>
        </w:rPr>
        <w:t>147B</w:t>
      </w:r>
      <w:r w:rsidRPr="00D867DA">
        <w:t>(1):94-99.</w:t>
      </w:r>
    </w:p>
    <w:p w14:paraId="7A2373DD" w14:textId="77777777" w:rsidR="00D867DA" w:rsidRPr="00D867DA" w:rsidRDefault="00D867DA" w:rsidP="00D867DA">
      <w:pPr>
        <w:pStyle w:val="EndNoteBibliography"/>
        <w:ind w:left="720" w:hanging="720"/>
      </w:pPr>
      <w:r w:rsidRPr="00D867DA">
        <w:t>4.</w:t>
      </w:r>
      <w:r w:rsidRPr="00D867DA">
        <w:tab/>
        <w:t xml:space="preserve">Vegosen LJ, Weinberg CR, O'Hanlon TP, Targoff IN, Miller FW, Rider LG: </w:t>
      </w:r>
      <w:r w:rsidRPr="00D867DA">
        <w:rPr>
          <w:b/>
        </w:rPr>
        <w:t>Seasonal birth patterns in myositis subgroups suggest an etiologic role of early environmental exposures</w:t>
      </w:r>
      <w:r w:rsidRPr="00D867DA">
        <w:t xml:space="preserve">. </w:t>
      </w:r>
      <w:r w:rsidRPr="00D867DA">
        <w:rPr>
          <w:i/>
        </w:rPr>
        <w:t xml:space="preserve">Arthritis Rheum </w:t>
      </w:r>
      <w:r w:rsidRPr="00D867DA">
        <w:t xml:space="preserve">2007, </w:t>
      </w:r>
      <w:r w:rsidRPr="00D867DA">
        <w:rPr>
          <w:b/>
        </w:rPr>
        <w:t>56</w:t>
      </w:r>
      <w:r w:rsidRPr="00D867DA">
        <w:t>(8):2719-2728.</w:t>
      </w:r>
    </w:p>
    <w:p w14:paraId="531FB4B9" w14:textId="77777777" w:rsidR="00D867DA" w:rsidRPr="00D867DA" w:rsidRDefault="00D867DA" w:rsidP="00D867DA">
      <w:pPr>
        <w:pStyle w:val="EndNoteBibliography"/>
        <w:ind w:left="720" w:hanging="720"/>
      </w:pPr>
      <w:r w:rsidRPr="00D867DA">
        <w:t>5.</w:t>
      </w:r>
      <w:r w:rsidRPr="00D867DA">
        <w:tab/>
        <w:t xml:space="preserve">Calov M, Alinaghi F, Hamann CR, Silverberg J, Egeberg A, Thyssen JP: </w:t>
      </w:r>
      <w:r w:rsidRPr="00D867DA">
        <w:rPr>
          <w:b/>
        </w:rPr>
        <w:t>The Association Between Season of Birth and Atopic Dermatitis in the Northern Hemisphere: A Systematic Review and Meta-Analysis</w:t>
      </w:r>
      <w:r w:rsidRPr="00D867DA">
        <w:t xml:space="preserve">. </w:t>
      </w:r>
      <w:r w:rsidRPr="00D867DA">
        <w:rPr>
          <w:i/>
        </w:rPr>
        <w:t xml:space="preserve">J Allergy Clin Immunol Pract </w:t>
      </w:r>
      <w:r w:rsidRPr="00D867DA">
        <w:t xml:space="preserve">2020, </w:t>
      </w:r>
      <w:r w:rsidRPr="00D867DA">
        <w:rPr>
          <w:b/>
        </w:rPr>
        <w:t>8</w:t>
      </w:r>
      <w:r w:rsidRPr="00D867DA">
        <w:t>(2):674-680 e675.</w:t>
      </w:r>
    </w:p>
    <w:p w14:paraId="45B1B2C4" w14:textId="77777777" w:rsidR="00D867DA" w:rsidRPr="00D867DA" w:rsidRDefault="00D867DA" w:rsidP="00D867DA">
      <w:pPr>
        <w:pStyle w:val="EndNoteBibliography"/>
        <w:ind w:left="720" w:hanging="720"/>
      </w:pPr>
      <w:r w:rsidRPr="00D867DA">
        <w:t>6.</w:t>
      </w:r>
      <w:r w:rsidRPr="00D867DA">
        <w:tab/>
        <w:t xml:space="preserve">Tsuchida A, Itazawa T, Matsumura K, Yokomichi H, Yamagata Z, Adachi Y, Inadera H, Japan E, Children's Study G: </w:t>
      </w:r>
      <w:r w:rsidRPr="00D867DA">
        <w:rPr>
          <w:b/>
        </w:rPr>
        <w:t>Season of birth and atopic dermatitis in early infancy: results from the Japan Environment and Children's Study</w:t>
      </w:r>
      <w:r w:rsidRPr="00D867DA">
        <w:t xml:space="preserve">. </w:t>
      </w:r>
      <w:r w:rsidRPr="00D867DA">
        <w:rPr>
          <w:i/>
        </w:rPr>
        <w:t xml:space="preserve">BMC Pediatr </w:t>
      </w:r>
      <w:r w:rsidRPr="00D867DA">
        <w:t xml:space="preserve">2023, </w:t>
      </w:r>
      <w:r w:rsidRPr="00D867DA">
        <w:rPr>
          <w:b/>
        </w:rPr>
        <w:t>23</w:t>
      </w:r>
      <w:r w:rsidRPr="00D867DA">
        <w:t>(1):78.</w:t>
      </w:r>
    </w:p>
    <w:p w14:paraId="4AE1663A" w14:textId="77777777" w:rsidR="00D867DA" w:rsidRPr="00D867DA" w:rsidRDefault="00D867DA" w:rsidP="00D867DA">
      <w:pPr>
        <w:pStyle w:val="EndNoteBibliography"/>
        <w:ind w:left="720" w:hanging="720"/>
      </w:pPr>
      <w:r w:rsidRPr="00D867DA">
        <w:t>7.</w:t>
      </w:r>
      <w:r w:rsidRPr="00D867DA">
        <w:tab/>
        <w:t xml:space="preserve">Balekian DS, Linnemann RW, Castro VM, Perlis R, Thadhani R, Camargo CA, Jr.: </w:t>
      </w:r>
      <w:r w:rsidRPr="00D867DA">
        <w:rPr>
          <w:b/>
        </w:rPr>
        <w:t>Pre-birth cohort study of atopic dermatitis and severe bronchiolitis during infancy</w:t>
      </w:r>
      <w:r w:rsidRPr="00D867DA">
        <w:t xml:space="preserve">. </w:t>
      </w:r>
      <w:r w:rsidRPr="00D867DA">
        <w:rPr>
          <w:i/>
        </w:rPr>
        <w:t xml:space="preserve">Pediatr Allergy Immunol </w:t>
      </w:r>
      <w:r w:rsidRPr="00D867DA">
        <w:t xml:space="preserve">2016, </w:t>
      </w:r>
      <w:r w:rsidRPr="00D867DA">
        <w:rPr>
          <w:b/>
        </w:rPr>
        <w:t>27</w:t>
      </w:r>
      <w:r w:rsidRPr="00D867DA">
        <w:t>(4):413-418.</w:t>
      </w:r>
    </w:p>
    <w:p w14:paraId="704A8562" w14:textId="77777777" w:rsidR="00D867DA" w:rsidRPr="00D867DA" w:rsidRDefault="00D867DA" w:rsidP="00D867DA">
      <w:pPr>
        <w:pStyle w:val="EndNoteBibliography"/>
        <w:ind w:left="720" w:hanging="720"/>
      </w:pPr>
      <w:r w:rsidRPr="00D867DA">
        <w:t>8.</w:t>
      </w:r>
      <w:r w:rsidRPr="00D867DA">
        <w:tab/>
        <w:t xml:space="preserve">Czeizel A: </w:t>
      </w:r>
      <w:r w:rsidRPr="00D867DA">
        <w:rPr>
          <w:b/>
        </w:rPr>
        <w:t>Epidemiologic characteristics of congenital inguinal hernia</w:t>
      </w:r>
      <w:r w:rsidRPr="00D867DA">
        <w:t xml:space="preserve">. </w:t>
      </w:r>
      <w:r w:rsidRPr="00D867DA">
        <w:rPr>
          <w:i/>
        </w:rPr>
        <w:t xml:space="preserve">Helvetica paediatrica acta </w:t>
      </w:r>
      <w:r w:rsidRPr="00D867DA">
        <w:t xml:space="preserve">1980, </w:t>
      </w:r>
      <w:r w:rsidRPr="00D867DA">
        <w:rPr>
          <w:b/>
        </w:rPr>
        <w:t>35</w:t>
      </w:r>
      <w:r w:rsidRPr="00D867DA">
        <w:t>(1):57-67.</w:t>
      </w:r>
    </w:p>
    <w:p w14:paraId="5415B728" w14:textId="77777777" w:rsidR="00D867DA" w:rsidRPr="00D867DA" w:rsidRDefault="00D867DA" w:rsidP="00D867DA">
      <w:pPr>
        <w:pStyle w:val="EndNoteBibliography"/>
        <w:ind w:left="720" w:hanging="720"/>
      </w:pPr>
      <w:r w:rsidRPr="00D867DA">
        <w:t>9.</w:t>
      </w:r>
      <w:r w:rsidRPr="00D867DA">
        <w:tab/>
        <w:t xml:space="preserve">Zinchenko V, Kabatsii M, Hertsen I: </w:t>
      </w:r>
      <w:r w:rsidRPr="00D867DA">
        <w:rPr>
          <w:b/>
        </w:rPr>
        <w:t>[CLINICAL DIAGNOSTICS OF DDH AND PECULIARITIES OF HIP JOINT DEVELOPMENT IN CHILDREN THROUGHOUT THE FIRST YEAR OF LIFE]</w:t>
      </w:r>
      <w:r w:rsidRPr="00D867DA">
        <w:t xml:space="preserve">. </w:t>
      </w:r>
      <w:r w:rsidRPr="00D867DA">
        <w:rPr>
          <w:i/>
        </w:rPr>
        <w:t xml:space="preserve">Georgian medical news </w:t>
      </w:r>
      <w:r w:rsidRPr="00D867DA">
        <w:t>2021(316-317):114-118.</w:t>
      </w:r>
    </w:p>
    <w:p w14:paraId="56B1CC93" w14:textId="77777777" w:rsidR="00D867DA" w:rsidRPr="00D867DA" w:rsidRDefault="00D867DA" w:rsidP="00D867DA">
      <w:pPr>
        <w:pStyle w:val="EndNoteBibliography"/>
        <w:ind w:left="720" w:hanging="720"/>
      </w:pPr>
      <w:r w:rsidRPr="00D867DA">
        <w:t>10.</w:t>
      </w:r>
      <w:r w:rsidRPr="00D867DA">
        <w:tab/>
        <w:t xml:space="preserve">Dong Y, Zhang Y, Tong S, Jiang Z, Xu Z, Li X, Wang W: </w:t>
      </w:r>
      <w:r w:rsidRPr="00D867DA">
        <w:rPr>
          <w:b/>
        </w:rPr>
        <w:t>Analysis of the Seasonal Trend of Congenital Heart Defects</w:t>
      </w:r>
      <w:r w:rsidRPr="00D867DA">
        <w:t xml:space="preserve">. </w:t>
      </w:r>
      <w:r w:rsidRPr="00D867DA">
        <w:rPr>
          <w:i/>
        </w:rPr>
        <w:t xml:space="preserve">J Pediatr </w:t>
      </w:r>
      <w:r w:rsidRPr="00D867DA">
        <w:t xml:space="preserve">2019, </w:t>
      </w:r>
      <w:r w:rsidRPr="00D867DA">
        <w:rPr>
          <w:b/>
        </w:rPr>
        <w:t>207</w:t>
      </w:r>
      <w:r w:rsidRPr="00D867DA">
        <w:t>:29-33 e21.</w:t>
      </w:r>
    </w:p>
    <w:p w14:paraId="40EBC245" w14:textId="77777777" w:rsidR="00D867DA" w:rsidRPr="00D867DA" w:rsidRDefault="00D867DA" w:rsidP="00D867DA">
      <w:pPr>
        <w:pStyle w:val="EndNoteBibliography"/>
        <w:ind w:left="720" w:hanging="720"/>
      </w:pPr>
      <w:r w:rsidRPr="00D867DA">
        <w:t>11.</w:t>
      </w:r>
      <w:r w:rsidRPr="00D867DA">
        <w:tab/>
        <w:t xml:space="preserve">ROBINSON GW: </w:t>
      </w:r>
      <w:r w:rsidRPr="00D867DA">
        <w:rPr>
          <w:b/>
        </w:rPr>
        <w:t>BIRTH CHARACTERISTICS OF CHILDREN WITH CONGENITAL DISLOCATION OF THE HIP12</w:t>
      </w:r>
      <w:r w:rsidRPr="00D867DA">
        <w:t xml:space="preserve">. </w:t>
      </w:r>
      <w:r w:rsidRPr="00D867DA">
        <w:rPr>
          <w:i/>
        </w:rPr>
        <w:t xml:space="preserve">American Journal of Epidemiology </w:t>
      </w:r>
      <w:r w:rsidRPr="00D867DA">
        <w:t xml:space="preserve">1968, </w:t>
      </w:r>
      <w:r w:rsidRPr="00D867DA">
        <w:rPr>
          <w:b/>
        </w:rPr>
        <w:t>87</w:t>
      </w:r>
      <w:r w:rsidRPr="00D867DA">
        <w:t>(2):275-284.</w:t>
      </w:r>
    </w:p>
    <w:p w14:paraId="34A40F76" w14:textId="77777777" w:rsidR="00D867DA" w:rsidRPr="00D867DA" w:rsidRDefault="00D867DA" w:rsidP="00D867DA">
      <w:pPr>
        <w:pStyle w:val="EndNoteBibliography"/>
        <w:ind w:left="720" w:hanging="720"/>
      </w:pPr>
      <w:r w:rsidRPr="00D867DA">
        <w:t>12.</w:t>
      </w:r>
      <w:r w:rsidRPr="00D867DA">
        <w:tab/>
        <w:t xml:space="preserve">Sueyoshi T, Ritter MA, Davis KE, Loder RT: </w:t>
      </w:r>
      <w:r w:rsidRPr="00D867DA">
        <w:rPr>
          <w:b/>
        </w:rPr>
        <w:t>Seasonal variation in adult hip disease secondary to osteoarthritis and developmental dysplasia of the hip</w:t>
      </w:r>
      <w:r w:rsidRPr="00D867DA">
        <w:t xml:space="preserve">. </w:t>
      </w:r>
      <w:r w:rsidRPr="00D867DA">
        <w:rPr>
          <w:i/>
        </w:rPr>
        <w:t xml:space="preserve">World J Orthop </w:t>
      </w:r>
      <w:r w:rsidRPr="00D867DA">
        <w:t xml:space="preserve">2016, </w:t>
      </w:r>
      <w:r w:rsidRPr="00D867DA">
        <w:rPr>
          <w:b/>
        </w:rPr>
        <w:t>7</w:t>
      </w:r>
      <w:r w:rsidRPr="00D867DA">
        <w:t>(12):821-825.</w:t>
      </w:r>
    </w:p>
    <w:p w14:paraId="1F21C528" w14:textId="77777777" w:rsidR="00D867DA" w:rsidRPr="00D867DA" w:rsidRDefault="00D867DA" w:rsidP="00D867DA">
      <w:pPr>
        <w:pStyle w:val="EndNoteBibliography"/>
        <w:ind w:left="720" w:hanging="720"/>
      </w:pPr>
      <w:r w:rsidRPr="00D867DA">
        <w:t>13.</w:t>
      </w:r>
      <w:r w:rsidRPr="00D867DA">
        <w:tab/>
        <w:t xml:space="preserve">Sia U, Chen HW, Lee WC, Kao HK, Yang WE, Chang CH: </w:t>
      </w:r>
      <w:r w:rsidRPr="00D867DA">
        <w:rPr>
          <w:b/>
        </w:rPr>
        <w:t>Seasonal variation in newborn hip dysplasia: Unraveling the impact of weather on hip development</w:t>
      </w:r>
      <w:r w:rsidRPr="00D867DA">
        <w:t xml:space="preserve">. </w:t>
      </w:r>
      <w:r w:rsidRPr="00D867DA">
        <w:rPr>
          <w:i/>
        </w:rPr>
        <w:t xml:space="preserve">Pediatr Neonatol </w:t>
      </w:r>
      <w:r w:rsidRPr="00D867DA">
        <w:t>2024.</w:t>
      </w:r>
    </w:p>
    <w:p w14:paraId="04D9B3AD" w14:textId="77777777" w:rsidR="00D867DA" w:rsidRPr="00D867DA" w:rsidRDefault="00D867DA" w:rsidP="00D867DA">
      <w:pPr>
        <w:pStyle w:val="EndNoteBibliography"/>
        <w:ind w:left="720" w:hanging="720"/>
      </w:pPr>
      <w:r w:rsidRPr="00D867DA">
        <w:t>14.</w:t>
      </w:r>
      <w:r w:rsidRPr="00D867DA">
        <w:tab/>
        <w:t xml:space="preserve">Senturk AB, Aydin C, Ekici M, Cakiroglu B, Sungur M, Baykam M: </w:t>
      </w:r>
      <w:r w:rsidRPr="00D867DA">
        <w:rPr>
          <w:b/>
        </w:rPr>
        <w:t>Can Seasons be an Etiologic Factor for Monosymptomatic Nocturnal Enuresis?</w:t>
      </w:r>
      <w:r w:rsidRPr="00D867DA">
        <w:t xml:space="preserve"> </w:t>
      </w:r>
      <w:r w:rsidRPr="00D867DA">
        <w:rPr>
          <w:i/>
        </w:rPr>
        <w:t xml:space="preserve">Cureus </w:t>
      </w:r>
      <w:r w:rsidRPr="00D867DA">
        <w:t xml:space="preserve">2018, </w:t>
      </w:r>
      <w:r w:rsidRPr="00D867DA">
        <w:rPr>
          <w:b/>
        </w:rPr>
        <w:t>10</w:t>
      </w:r>
      <w:r w:rsidRPr="00D867DA">
        <w:t>(5):e2580.</w:t>
      </w:r>
    </w:p>
    <w:p w14:paraId="5092D817" w14:textId="77777777" w:rsidR="00D867DA" w:rsidRPr="00D867DA" w:rsidRDefault="00D867DA" w:rsidP="00D867DA">
      <w:pPr>
        <w:pStyle w:val="EndNoteBibliography"/>
        <w:ind w:left="720" w:hanging="720"/>
      </w:pPr>
      <w:r w:rsidRPr="00D867DA">
        <w:t>15.</w:t>
      </w:r>
      <w:r w:rsidRPr="00D867DA">
        <w:tab/>
        <w:t>Jiang P, Yan X, Cai T, Huang L, Liu Z, Hao L, Huang T, Yang H, Xu M, Shi W</w:t>
      </w:r>
      <w:r w:rsidRPr="00D867DA">
        <w:rPr>
          <w:i/>
        </w:rPr>
        <w:t xml:space="preserve"> et al</w:t>
      </w:r>
      <w:r w:rsidRPr="00D867DA">
        <w:t xml:space="preserve">: </w:t>
      </w:r>
      <w:r w:rsidRPr="00D867DA">
        <w:rPr>
          <w:b/>
        </w:rPr>
        <w:t xml:space="preserve">Exploring the Birthday Week Effect on Hand, Foot, and Mouth Disease in Yunnan </w:t>
      </w:r>
      <w:r w:rsidRPr="00D867DA">
        <w:rPr>
          <w:b/>
        </w:rPr>
        <w:lastRenderedPageBreak/>
        <w:t>Province, China, From 2008 to 2022: Surveillance Data Analysis</w:t>
      </w:r>
      <w:r w:rsidRPr="00D867DA">
        <w:t xml:space="preserve">. </w:t>
      </w:r>
      <w:r w:rsidRPr="00D867DA">
        <w:rPr>
          <w:i/>
        </w:rPr>
        <w:t xml:space="preserve">JMIR Public Health and Surveillance </w:t>
      </w:r>
      <w:r w:rsidRPr="00D867DA">
        <w:t xml:space="preserve">2024, </w:t>
      </w:r>
      <w:r w:rsidRPr="00D867DA">
        <w:rPr>
          <w:b/>
        </w:rPr>
        <w:t>10</w:t>
      </w:r>
      <w:r w:rsidRPr="00D867DA">
        <w:t>:e59237-e59237.</w:t>
      </w:r>
    </w:p>
    <w:p w14:paraId="7F519954" w14:textId="77777777" w:rsidR="00D867DA" w:rsidRPr="00D867DA" w:rsidRDefault="00D867DA" w:rsidP="00D867DA">
      <w:pPr>
        <w:pStyle w:val="EndNoteBibliography"/>
        <w:ind w:left="720" w:hanging="720"/>
      </w:pPr>
      <w:r w:rsidRPr="00D867DA">
        <w:t>16.</w:t>
      </w:r>
      <w:r w:rsidRPr="00D867DA">
        <w:tab/>
        <w:t xml:space="preserve">Thvilum M, Brandt F, Brix TH, Hegedus L: </w:t>
      </w:r>
      <w:r w:rsidRPr="00D867DA">
        <w:rPr>
          <w:b/>
        </w:rPr>
        <w:t>Month of birth is associated with the subsequent diagnosis of autoimmune hypothyroidism. A nationwide Danish register-based study</w:t>
      </w:r>
      <w:r w:rsidRPr="00D867DA">
        <w:t xml:space="preserve">. </w:t>
      </w:r>
      <w:r w:rsidRPr="00D867DA">
        <w:rPr>
          <w:i/>
        </w:rPr>
        <w:t xml:space="preserve">Clin Endocrinol (Oxf) </w:t>
      </w:r>
      <w:r w:rsidRPr="00D867DA">
        <w:t xml:space="preserve">2017, </w:t>
      </w:r>
      <w:r w:rsidRPr="00D867DA">
        <w:rPr>
          <w:b/>
        </w:rPr>
        <w:t>87</w:t>
      </w:r>
      <w:r w:rsidRPr="00D867DA">
        <w:t>(6):832-837.</w:t>
      </w:r>
    </w:p>
    <w:p w14:paraId="1D10B74E" w14:textId="77777777" w:rsidR="00D867DA" w:rsidRPr="00D867DA" w:rsidRDefault="00D867DA" w:rsidP="00D867DA">
      <w:pPr>
        <w:pStyle w:val="EndNoteBibliography"/>
        <w:ind w:left="720" w:hanging="720"/>
      </w:pPr>
      <w:r w:rsidRPr="00D867DA">
        <w:t>17.</w:t>
      </w:r>
      <w:r w:rsidRPr="00D867DA">
        <w:tab/>
        <w:t xml:space="preserve">Pearce M, Dauerer E, DiRienzo AG, Caggana M, Tavakoli NP: </w:t>
      </w:r>
      <w:r w:rsidRPr="00D867DA">
        <w:rPr>
          <w:b/>
        </w:rPr>
        <w:t>The influence of seasonality and manufacturer kit lot changes on 17α-hydroxyprogesterone measurements and referral rates of congenital adrenal hyperplasia in newborns</w:t>
      </w:r>
      <w:r w:rsidRPr="00D867DA">
        <w:t xml:space="preserve">. </w:t>
      </w:r>
      <w:r w:rsidRPr="00D867DA">
        <w:rPr>
          <w:i/>
        </w:rPr>
        <w:t xml:space="preserve">European Journal of Pediatrics </w:t>
      </w:r>
      <w:r w:rsidRPr="00D867DA">
        <w:t xml:space="preserve">2016, </w:t>
      </w:r>
      <w:r w:rsidRPr="00D867DA">
        <w:rPr>
          <w:b/>
        </w:rPr>
        <w:t>176</w:t>
      </w:r>
      <w:r w:rsidRPr="00D867DA">
        <w:t>(1):121-129.</w:t>
      </w:r>
    </w:p>
    <w:p w14:paraId="1F13F36C" w14:textId="77777777" w:rsidR="00D867DA" w:rsidRPr="00D867DA" w:rsidRDefault="00D867DA" w:rsidP="00D867DA">
      <w:pPr>
        <w:pStyle w:val="EndNoteBibliography"/>
        <w:ind w:left="720" w:hanging="720"/>
      </w:pPr>
      <w:r w:rsidRPr="00D867DA">
        <w:t>18.</w:t>
      </w:r>
      <w:r w:rsidRPr="00D867DA">
        <w:tab/>
        <w:t xml:space="preserve">Nonterah EA, Welaga P, Chatio ST, Kehoe SH, Ofosu W, Ward KA, Godfrey KM, Oduro AR, Newell ML, as members of the Isg: </w:t>
      </w:r>
      <w:r w:rsidRPr="00D867DA">
        <w:rPr>
          <w:b/>
        </w:rPr>
        <w:t>Children born during the hunger season are at a higher risk of severe acute malnutrition: Findings from a Guinea Sahelian ecological zone in Northern Ghana</w:t>
      </w:r>
      <w:r w:rsidRPr="00D867DA">
        <w:t xml:space="preserve">. </w:t>
      </w:r>
      <w:r w:rsidRPr="00D867DA">
        <w:rPr>
          <w:i/>
        </w:rPr>
        <w:t xml:space="preserve">Matern Child Nutr </w:t>
      </w:r>
      <w:r w:rsidRPr="00D867DA">
        <w:t xml:space="preserve">2022, </w:t>
      </w:r>
      <w:r w:rsidRPr="00D867DA">
        <w:rPr>
          <w:b/>
        </w:rPr>
        <w:t>18</w:t>
      </w:r>
      <w:r w:rsidRPr="00D867DA">
        <w:t>(2):e13313.</w:t>
      </w:r>
    </w:p>
    <w:p w14:paraId="7CBACFE9" w14:textId="77777777" w:rsidR="00D867DA" w:rsidRPr="00D867DA" w:rsidRDefault="00D867DA" w:rsidP="00D867DA">
      <w:pPr>
        <w:pStyle w:val="EndNoteBibliography"/>
        <w:ind w:left="720" w:hanging="720"/>
      </w:pPr>
      <w:r w:rsidRPr="00D867DA">
        <w:t>19.</w:t>
      </w:r>
      <w:r w:rsidRPr="00D867DA">
        <w:tab/>
        <w:t xml:space="preserve">Iijima S, Baba T, Kondo M, Fujita T, Ohishi A: </w:t>
      </w:r>
      <w:r w:rsidRPr="00D867DA">
        <w:rPr>
          <w:b/>
        </w:rPr>
        <w:t>Effects of Season of Birth and Meteorological Parameters on Serum Bilirubin Levels during the Early Neonatal Period: A Retrospective Chart Review</w:t>
      </w:r>
      <w:r w:rsidRPr="00D867DA">
        <w:t xml:space="preserve">. </w:t>
      </w:r>
      <w:r w:rsidRPr="00D867DA">
        <w:rPr>
          <w:i/>
        </w:rPr>
        <w:t xml:space="preserve">Int J Environ Res Public Health </w:t>
      </w:r>
      <w:r w:rsidRPr="00D867DA">
        <w:t xml:space="preserve">2021, </w:t>
      </w:r>
      <w:r w:rsidRPr="00D867DA">
        <w:rPr>
          <w:b/>
        </w:rPr>
        <w:t>18</w:t>
      </w:r>
      <w:r w:rsidRPr="00D867DA">
        <w:t>(5).</w:t>
      </w:r>
    </w:p>
    <w:p w14:paraId="5544ADD2" w14:textId="77777777" w:rsidR="00D867DA" w:rsidRPr="00D867DA" w:rsidRDefault="00D867DA" w:rsidP="00D867DA">
      <w:pPr>
        <w:pStyle w:val="EndNoteBibliography"/>
        <w:ind w:left="720" w:hanging="720"/>
      </w:pPr>
      <w:r w:rsidRPr="00D867DA">
        <w:t>20.</w:t>
      </w:r>
      <w:r w:rsidRPr="00D867DA">
        <w:tab/>
        <w:t>Ghezzo A, Chiappedi M, Ballerini A, Seragni G, Zanette M, Conti C, Stefanini MC, Ferrari-Ginevra O, Spelta P, Angelini L</w:t>
      </w:r>
      <w:r w:rsidRPr="00D867DA">
        <w:rPr>
          <w:i/>
        </w:rPr>
        <w:t xml:space="preserve"> et al</w:t>
      </w:r>
      <w:r w:rsidRPr="00D867DA">
        <w:t xml:space="preserve">: </w:t>
      </w:r>
      <w:r w:rsidRPr="00D867DA">
        <w:rPr>
          <w:b/>
        </w:rPr>
        <w:t>Specific language disorders and season of birth: underlying environmental factors or chance findings?</w:t>
      </w:r>
      <w:r w:rsidRPr="00D867DA">
        <w:t xml:space="preserve"> </w:t>
      </w:r>
      <w:r w:rsidRPr="00D867DA">
        <w:rPr>
          <w:i/>
        </w:rPr>
        <w:t xml:space="preserve">J Clin Exp Neuropsychol </w:t>
      </w:r>
      <w:r w:rsidRPr="00D867DA">
        <w:t xml:space="preserve">2012, </w:t>
      </w:r>
      <w:r w:rsidRPr="00D867DA">
        <w:rPr>
          <w:b/>
        </w:rPr>
        <w:t>34</w:t>
      </w:r>
      <w:r w:rsidRPr="00D867DA">
        <w:t>(8):836-840.</w:t>
      </w:r>
    </w:p>
    <w:p w14:paraId="3A0A70A2" w14:textId="77777777" w:rsidR="00D867DA" w:rsidRPr="00D867DA" w:rsidRDefault="00D867DA" w:rsidP="00D867DA">
      <w:pPr>
        <w:pStyle w:val="EndNoteBibliography"/>
        <w:ind w:left="720" w:hanging="720"/>
      </w:pPr>
      <w:r w:rsidRPr="00D867DA">
        <w:t>21.</w:t>
      </w:r>
      <w:r w:rsidRPr="00D867DA">
        <w:tab/>
        <w:t xml:space="preserve">Mackay DF, Smith GC, Cooper SA, Wood R, King A, Clark DN, Pell JP: </w:t>
      </w:r>
      <w:r w:rsidRPr="00D867DA">
        <w:rPr>
          <w:b/>
        </w:rPr>
        <w:t>Month of Conception and Learning Disabilities: A Record-Linkage Study of 801,592 Children</w:t>
      </w:r>
      <w:r w:rsidRPr="00D867DA">
        <w:t xml:space="preserve">. </w:t>
      </w:r>
      <w:r w:rsidRPr="00D867DA">
        <w:rPr>
          <w:i/>
        </w:rPr>
        <w:t xml:space="preserve">Am J Epidemiol </w:t>
      </w:r>
      <w:r w:rsidRPr="00D867DA">
        <w:t xml:space="preserve">2016, </w:t>
      </w:r>
      <w:r w:rsidRPr="00D867DA">
        <w:rPr>
          <w:b/>
        </w:rPr>
        <w:t>184</w:t>
      </w:r>
      <w:r w:rsidRPr="00D867DA">
        <w:t>(7):485-493.</w:t>
      </w:r>
    </w:p>
    <w:p w14:paraId="38B68106" w14:textId="77777777" w:rsidR="00D867DA" w:rsidRPr="00D867DA" w:rsidRDefault="00D867DA" w:rsidP="00D867DA">
      <w:pPr>
        <w:pStyle w:val="EndNoteBibliography"/>
        <w:ind w:left="720" w:hanging="720"/>
      </w:pPr>
      <w:r w:rsidRPr="00D867DA">
        <w:t>22.</w:t>
      </w:r>
      <w:r w:rsidRPr="00D867DA">
        <w:tab/>
        <w:t xml:space="preserve">Almqvist C, Ekberg S, Rhedin S, Fang F, Fall T, Lundholm C: </w:t>
      </w:r>
      <w:r w:rsidRPr="00D867DA">
        <w:rPr>
          <w:b/>
        </w:rPr>
        <w:t>Season of birth, childhood asthma and allergy in a nationwide cohort-Mediation through lower respiratory infections</w:t>
      </w:r>
      <w:r w:rsidRPr="00D867DA">
        <w:t xml:space="preserve">. </w:t>
      </w:r>
      <w:r w:rsidRPr="00D867DA">
        <w:rPr>
          <w:i/>
        </w:rPr>
        <w:t xml:space="preserve">Clin Exp Allergy </w:t>
      </w:r>
      <w:r w:rsidRPr="00D867DA">
        <w:t xml:space="preserve">2020, </w:t>
      </w:r>
      <w:r w:rsidRPr="00D867DA">
        <w:rPr>
          <w:b/>
        </w:rPr>
        <w:t>50</w:t>
      </w:r>
      <w:r w:rsidRPr="00D867DA">
        <w:t>(2):222-230.</w:t>
      </w:r>
    </w:p>
    <w:p w14:paraId="5B2CBE9E" w14:textId="77777777" w:rsidR="00D867DA" w:rsidRPr="00D867DA" w:rsidRDefault="00D867DA" w:rsidP="00D867DA">
      <w:pPr>
        <w:pStyle w:val="EndNoteBibliography"/>
        <w:ind w:left="720" w:hanging="720"/>
      </w:pPr>
      <w:r w:rsidRPr="00D867DA">
        <w:t>23.</w:t>
      </w:r>
      <w:r w:rsidRPr="00D867DA">
        <w:tab/>
        <w:t xml:space="preserve">Shaw SY, Nugent Z, Targownik LE, Singh H, Blanchard JF, Bernstein CN: </w:t>
      </w:r>
      <w:r w:rsidRPr="00D867DA">
        <w:rPr>
          <w:b/>
        </w:rPr>
        <w:t>Association between spring season of birth and Crohn's disease</w:t>
      </w:r>
      <w:r w:rsidRPr="00D867DA">
        <w:t xml:space="preserve">. </w:t>
      </w:r>
      <w:r w:rsidRPr="00D867DA">
        <w:rPr>
          <w:i/>
        </w:rPr>
        <w:t xml:space="preserve">Clin Gastroenterol Hepatol </w:t>
      </w:r>
      <w:r w:rsidRPr="00D867DA">
        <w:t xml:space="preserve">2014, </w:t>
      </w:r>
      <w:r w:rsidRPr="00D867DA">
        <w:rPr>
          <w:b/>
        </w:rPr>
        <w:t>12</w:t>
      </w:r>
      <w:r w:rsidRPr="00D867DA">
        <w:t>(2):277-282.</w:t>
      </w:r>
    </w:p>
    <w:p w14:paraId="6B8816AD" w14:textId="77777777" w:rsidR="00D867DA" w:rsidRPr="00D867DA" w:rsidRDefault="00D867DA" w:rsidP="00D867DA">
      <w:pPr>
        <w:pStyle w:val="EndNoteBibliography"/>
        <w:ind w:left="720" w:hanging="720"/>
      </w:pPr>
      <w:r w:rsidRPr="00D867DA">
        <w:t>24.</w:t>
      </w:r>
      <w:r w:rsidRPr="00D867DA">
        <w:tab/>
        <w:t xml:space="preserve">Bai A, Guo Y, Shen Y, Xie Y, Zhu X, Lu N: </w:t>
      </w:r>
      <w:r w:rsidRPr="00D867DA">
        <w:rPr>
          <w:b/>
        </w:rPr>
        <w:t>Seasonality in flares and months of births of patients with ulcerative colitis in a Chinese population</w:t>
      </w:r>
      <w:r w:rsidRPr="00D867DA">
        <w:t xml:space="preserve">. </w:t>
      </w:r>
      <w:r w:rsidRPr="00D867DA">
        <w:rPr>
          <w:i/>
        </w:rPr>
        <w:t xml:space="preserve">Dig Dis Sci </w:t>
      </w:r>
      <w:r w:rsidRPr="00D867DA">
        <w:t xml:space="preserve">2009, </w:t>
      </w:r>
      <w:r w:rsidRPr="00D867DA">
        <w:rPr>
          <w:b/>
        </w:rPr>
        <w:t>54</w:t>
      </w:r>
      <w:r w:rsidRPr="00D867DA">
        <w:t>(5):1094-1098.</w:t>
      </w:r>
    </w:p>
    <w:p w14:paraId="0C2269F5" w14:textId="77777777" w:rsidR="00D867DA" w:rsidRPr="00D867DA" w:rsidRDefault="00D867DA" w:rsidP="00D867DA">
      <w:pPr>
        <w:pStyle w:val="EndNoteBibliography"/>
        <w:ind w:left="720" w:hanging="720"/>
      </w:pPr>
      <w:r w:rsidRPr="00D867DA">
        <w:t>25.</w:t>
      </w:r>
      <w:r w:rsidRPr="00D867DA">
        <w:tab/>
        <w:t xml:space="preserve">Atchison CJ, Tam CC, Lopman BA: </w:t>
      </w:r>
      <w:r w:rsidRPr="00D867DA">
        <w:rPr>
          <w:b/>
        </w:rPr>
        <w:t>Season of birth and risk of rotavirus diarrhoea in children aged &lt;5 years</w:t>
      </w:r>
      <w:r w:rsidRPr="00D867DA">
        <w:t xml:space="preserve">. </w:t>
      </w:r>
      <w:r w:rsidRPr="00D867DA">
        <w:rPr>
          <w:i/>
        </w:rPr>
        <w:t xml:space="preserve">Epidemiol Infect </w:t>
      </w:r>
      <w:r w:rsidRPr="00D867DA">
        <w:t xml:space="preserve">2009, </w:t>
      </w:r>
      <w:r w:rsidRPr="00D867DA">
        <w:rPr>
          <w:b/>
        </w:rPr>
        <w:t>137</w:t>
      </w:r>
      <w:r w:rsidRPr="00D867DA">
        <w:t>(7):957-960.</w:t>
      </w:r>
    </w:p>
    <w:p w14:paraId="1BBF3321" w14:textId="77777777" w:rsidR="00D867DA" w:rsidRPr="00D867DA" w:rsidRDefault="00D867DA" w:rsidP="00D867DA">
      <w:pPr>
        <w:pStyle w:val="EndNoteBibliography"/>
        <w:ind w:left="720" w:hanging="720"/>
      </w:pPr>
      <w:r w:rsidRPr="00D867DA">
        <w:t>26.</w:t>
      </w:r>
      <w:r w:rsidRPr="00D867DA">
        <w:tab/>
        <w:t xml:space="preserve">Krassas GE, Tziomalos K, Pontikides N, Lewy H, Laron Z: </w:t>
      </w:r>
      <w:r w:rsidRPr="00D867DA">
        <w:rPr>
          <w:b/>
        </w:rPr>
        <w:t>Seasonality of month of birth of patients with Graves' and Hashimoto's diseases differ from that in the general population</w:t>
      </w:r>
      <w:r w:rsidRPr="00D867DA">
        <w:t xml:space="preserve">. </w:t>
      </w:r>
      <w:r w:rsidRPr="00D867DA">
        <w:rPr>
          <w:i/>
        </w:rPr>
        <w:t xml:space="preserve">Eur J Endocrinol </w:t>
      </w:r>
      <w:r w:rsidRPr="00D867DA">
        <w:t xml:space="preserve">2007, </w:t>
      </w:r>
      <w:r w:rsidRPr="00D867DA">
        <w:rPr>
          <w:b/>
        </w:rPr>
        <w:t>156</w:t>
      </w:r>
      <w:r w:rsidRPr="00D867DA">
        <w:t>(6):631-636.</w:t>
      </w:r>
    </w:p>
    <w:p w14:paraId="36C06BDD" w14:textId="18D0C26B" w:rsidR="00AD0A24" w:rsidRPr="00B003D0" w:rsidRDefault="00AD0A24" w:rsidP="00B003D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D0A24" w:rsidRPr="00B003D0">
      <w:footerReference w:type="default" r:id="rId8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6B833A2" w14:textId="77777777" w:rsidR="00DF666A" w:rsidRDefault="00DF666A" w:rsidP="008F6B5D">
      <w:pPr>
        <w:rPr>
          <w:rFonts w:hint="eastAsia"/>
        </w:rPr>
      </w:pPr>
      <w:r>
        <w:separator/>
      </w:r>
    </w:p>
  </w:endnote>
  <w:endnote w:type="continuationSeparator" w:id="0">
    <w:p w14:paraId="2ECA1F05" w14:textId="77777777" w:rsidR="00DF666A" w:rsidRDefault="00DF666A" w:rsidP="008F6B5D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65296931"/>
      <w:docPartObj>
        <w:docPartGallery w:val="Page Numbers (Bottom of Page)"/>
        <w:docPartUnique/>
      </w:docPartObj>
    </w:sdtPr>
    <w:sdtContent>
      <w:p w14:paraId="742CC26F" w14:textId="0A915818" w:rsidR="002D1D29" w:rsidRDefault="002D1D29">
        <w:pPr>
          <w:pStyle w:val="a5"/>
          <w:jc w:val="center"/>
          <w:rPr>
            <w:rFonts w:hint="eastAsia"/>
          </w:rPr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3DBCA8AE" w14:textId="77777777" w:rsidR="002D1D29" w:rsidRDefault="002D1D29">
    <w:pPr>
      <w:pStyle w:val="a5"/>
      <w:rPr>
        <w:rFonts w:hint="eastAsia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DFED5BE" w14:textId="77777777" w:rsidR="00DF666A" w:rsidRDefault="00DF666A" w:rsidP="008F6B5D">
      <w:pPr>
        <w:rPr>
          <w:rFonts w:hint="eastAsia"/>
        </w:rPr>
      </w:pPr>
      <w:r>
        <w:separator/>
      </w:r>
    </w:p>
  </w:footnote>
  <w:footnote w:type="continuationSeparator" w:id="0">
    <w:p w14:paraId="576AEEAE" w14:textId="77777777" w:rsidR="00DF666A" w:rsidRDefault="00DF666A" w:rsidP="008F6B5D">
      <w:pPr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E0D2C17"/>
    <w:multiLevelType w:val="hybridMultilevel"/>
    <w:tmpl w:val="567A1DD6"/>
    <w:lvl w:ilvl="0" w:tplc="04090001">
      <w:start w:val="1"/>
      <w:numFmt w:val="bullet"/>
      <w:lvlText w:val="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num w:numId="1" w16cid:durableId="29421828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2MDcxMTE0Nzc3MrE0NDdV0lEKTi0uzszPAykwMqgFAFnmgdg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Pediatric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9repvzsp0f2x0exst3vapvpwdfsfw552apf&quot;&gt;My EndNote Library&lt;record-ids&gt;&lt;item&gt;188&lt;/item&gt;&lt;item&gt;210&lt;/item&gt;&lt;item&gt;212&lt;/item&gt;&lt;item&gt;214&lt;/item&gt;&lt;item&gt;217&lt;/item&gt;&lt;item&gt;219&lt;/item&gt;&lt;item&gt;222&lt;/item&gt;&lt;item&gt;237&lt;/item&gt;&lt;item&gt;307&lt;/item&gt;&lt;item&gt;325&lt;/item&gt;&lt;item&gt;327&lt;/item&gt;&lt;item&gt;351&lt;/item&gt;&lt;item&gt;395&lt;/item&gt;&lt;item&gt;397&lt;/item&gt;&lt;item&gt;398&lt;/item&gt;&lt;item&gt;399&lt;/item&gt;&lt;item&gt;400&lt;/item&gt;&lt;item&gt;401&lt;/item&gt;&lt;item&gt;405&lt;/item&gt;&lt;item&gt;407&lt;/item&gt;&lt;item&gt;408&lt;/item&gt;&lt;item&gt;409&lt;/item&gt;&lt;item&gt;414&lt;/item&gt;&lt;item&gt;415&lt;/item&gt;&lt;item&gt;418&lt;/item&gt;&lt;item&gt;419&lt;/item&gt;&lt;/record-ids&gt;&lt;/item&gt;&lt;/Libraries&gt;"/>
  </w:docVars>
  <w:rsids>
    <w:rsidRoot w:val="00E731C1"/>
    <w:rsid w:val="00011112"/>
    <w:rsid w:val="000271F8"/>
    <w:rsid w:val="00036CBA"/>
    <w:rsid w:val="000629EF"/>
    <w:rsid w:val="0008662A"/>
    <w:rsid w:val="00092049"/>
    <w:rsid w:val="000973D6"/>
    <w:rsid w:val="000E111B"/>
    <w:rsid w:val="000E35F4"/>
    <w:rsid w:val="000F4A11"/>
    <w:rsid w:val="00105522"/>
    <w:rsid w:val="00107D6C"/>
    <w:rsid w:val="001239E5"/>
    <w:rsid w:val="00142B28"/>
    <w:rsid w:val="00153ED4"/>
    <w:rsid w:val="001C544A"/>
    <w:rsid w:val="001E04DE"/>
    <w:rsid w:val="001F1E59"/>
    <w:rsid w:val="001F4D24"/>
    <w:rsid w:val="0021127D"/>
    <w:rsid w:val="00216BED"/>
    <w:rsid w:val="00251480"/>
    <w:rsid w:val="002A1F32"/>
    <w:rsid w:val="002D1D29"/>
    <w:rsid w:val="003129A5"/>
    <w:rsid w:val="00330F05"/>
    <w:rsid w:val="003542B9"/>
    <w:rsid w:val="00360E32"/>
    <w:rsid w:val="00391CCD"/>
    <w:rsid w:val="003C7934"/>
    <w:rsid w:val="003D05CD"/>
    <w:rsid w:val="003D2A5F"/>
    <w:rsid w:val="003F1537"/>
    <w:rsid w:val="00413FE2"/>
    <w:rsid w:val="00423837"/>
    <w:rsid w:val="00431624"/>
    <w:rsid w:val="004370A0"/>
    <w:rsid w:val="00464863"/>
    <w:rsid w:val="00466B5D"/>
    <w:rsid w:val="00471719"/>
    <w:rsid w:val="004D06A4"/>
    <w:rsid w:val="004D489E"/>
    <w:rsid w:val="004E012D"/>
    <w:rsid w:val="005105BF"/>
    <w:rsid w:val="005415A3"/>
    <w:rsid w:val="00581DF7"/>
    <w:rsid w:val="005A2281"/>
    <w:rsid w:val="005A2883"/>
    <w:rsid w:val="005A3EEF"/>
    <w:rsid w:val="005C046D"/>
    <w:rsid w:val="005C6DEC"/>
    <w:rsid w:val="005F65D0"/>
    <w:rsid w:val="006044C9"/>
    <w:rsid w:val="00616AA6"/>
    <w:rsid w:val="006228B5"/>
    <w:rsid w:val="00642842"/>
    <w:rsid w:val="006446B3"/>
    <w:rsid w:val="00676723"/>
    <w:rsid w:val="0068280C"/>
    <w:rsid w:val="006A7B09"/>
    <w:rsid w:val="006C5614"/>
    <w:rsid w:val="006F1461"/>
    <w:rsid w:val="0073544E"/>
    <w:rsid w:val="007404C7"/>
    <w:rsid w:val="00771322"/>
    <w:rsid w:val="00775B25"/>
    <w:rsid w:val="007A1848"/>
    <w:rsid w:val="007B0707"/>
    <w:rsid w:val="007C3949"/>
    <w:rsid w:val="0080541D"/>
    <w:rsid w:val="0083710B"/>
    <w:rsid w:val="00867B21"/>
    <w:rsid w:val="00874C19"/>
    <w:rsid w:val="00883F79"/>
    <w:rsid w:val="008A7289"/>
    <w:rsid w:val="008D6260"/>
    <w:rsid w:val="008D663B"/>
    <w:rsid w:val="008F07E7"/>
    <w:rsid w:val="008F288E"/>
    <w:rsid w:val="008F66E5"/>
    <w:rsid w:val="008F6B5D"/>
    <w:rsid w:val="009049F3"/>
    <w:rsid w:val="00916AB8"/>
    <w:rsid w:val="0091708C"/>
    <w:rsid w:val="00927A69"/>
    <w:rsid w:val="00935966"/>
    <w:rsid w:val="009634B4"/>
    <w:rsid w:val="00967FD6"/>
    <w:rsid w:val="009914EF"/>
    <w:rsid w:val="00994D3C"/>
    <w:rsid w:val="009B163D"/>
    <w:rsid w:val="009B5823"/>
    <w:rsid w:val="009F0E9D"/>
    <w:rsid w:val="009F18A3"/>
    <w:rsid w:val="009F38AE"/>
    <w:rsid w:val="00A32373"/>
    <w:rsid w:val="00A53959"/>
    <w:rsid w:val="00A54403"/>
    <w:rsid w:val="00A558FA"/>
    <w:rsid w:val="00A6456D"/>
    <w:rsid w:val="00AA4688"/>
    <w:rsid w:val="00AC0836"/>
    <w:rsid w:val="00AC341B"/>
    <w:rsid w:val="00AD0A24"/>
    <w:rsid w:val="00B003D0"/>
    <w:rsid w:val="00B16518"/>
    <w:rsid w:val="00B25C98"/>
    <w:rsid w:val="00B4471F"/>
    <w:rsid w:val="00B51F53"/>
    <w:rsid w:val="00B7689B"/>
    <w:rsid w:val="00B84D32"/>
    <w:rsid w:val="00BC4E0B"/>
    <w:rsid w:val="00BD000A"/>
    <w:rsid w:val="00BE1C81"/>
    <w:rsid w:val="00C147AF"/>
    <w:rsid w:val="00C3491F"/>
    <w:rsid w:val="00C43CA3"/>
    <w:rsid w:val="00C543EA"/>
    <w:rsid w:val="00C62BE8"/>
    <w:rsid w:val="00C66070"/>
    <w:rsid w:val="00C926DC"/>
    <w:rsid w:val="00CB7F21"/>
    <w:rsid w:val="00CE07A4"/>
    <w:rsid w:val="00D51945"/>
    <w:rsid w:val="00D834C3"/>
    <w:rsid w:val="00D837F9"/>
    <w:rsid w:val="00D867DA"/>
    <w:rsid w:val="00D923B6"/>
    <w:rsid w:val="00DD5DAD"/>
    <w:rsid w:val="00DE0367"/>
    <w:rsid w:val="00DE38A7"/>
    <w:rsid w:val="00DF666A"/>
    <w:rsid w:val="00DF7744"/>
    <w:rsid w:val="00E11CF6"/>
    <w:rsid w:val="00E52301"/>
    <w:rsid w:val="00E5232F"/>
    <w:rsid w:val="00E615AA"/>
    <w:rsid w:val="00E62387"/>
    <w:rsid w:val="00E62C59"/>
    <w:rsid w:val="00E67783"/>
    <w:rsid w:val="00E731C1"/>
    <w:rsid w:val="00E75C1A"/>
    <w:rsid w:val="00EF09B0"/>
    <w:rsid w:val="00F01B25"/>
    <w:rsid w:val="00F027DF"/>
    <w:rsid w:val="00F0395B"/>
    <w:rsid w:val="00F14F3E"/>
    <w:rsid w:val="00F45144"/>
    <w:rsid w:val="00F6167D"/>
    <w:rsid w:val="00F70B8F"/>
    <w:rsid w:val="00F9307F"/>
    <w:rsid w:val="00F97882"/>
    <w:rsid w:val="00FA06BD"/>
    <w:rsid w:val="00FC6D05"/>
    <w:rsid w:val="00FD5201"/>
    <w:rsid w:val="00FE2B73"/>
    <w:rsid w:val="00FF4C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FBB79AE"/>
  <w15:chartTrackingRefBased/>
  <w15:docId w15:val="{E398198F-A73A-44E7-8995-4588B41212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C7934"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8F6B5D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8F6B5D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8F6B5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8F6B5D"/>
    <w:rPr>
      <w:sz w:val="18"/>
      <w:szCs w:val="18"/>
    </w:rPr>
  </w:style>
  <w:style w:type="table" w:styleId="a7">
    <w:name w:val="Table Grid"/>
    <w:basedOn w:val="a1"/>
    <w:uiPriority w:val="39"/>
    <w:rsid w:val="0008662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8">
    <w:name w:val="List Paragraph"/>
    <w:basedOn w:val="a"/>
    <w:uiPriority w:val="34"/>
    <w:qFormat/>
    <w:rsid w:val="009F38AE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AD0A24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D0A24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AD0A24"/>
    <w:pPr>
      <w:jc w:val="left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D0A24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151</TotalTime>
  <Pages>7</Pages>
  <Words>6258</Words>
  <Characters>35674</Characters>
  <Application>Microsoft Office Word</Application>
  <DocSecurity>0</DocSecurity>
  <Lines>297</Lines>
  <Paragraphs>83</Paragraphs>
  <ScaleCrop>false</ScaleCrop>
  <Company/>
  <LinksUpToDate>false</LinksUpToDate>
  <CharactersWithSpaces>418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雨晴 冯</dc:creator>
  <cp:keywords/>
  <dc:description/>
  <cp:lastModifiedBy>雨晴 冯</cp:lastModifiedBy>
  <cp:revision>42</cp:revision>
  <cp:lastPrinted>2025-05-15T06:40:00Z</cp:lastPrinted>
  <dcterms:created xsi:type="dcterms:W3CDTF">2025-03-26T06:29:00Z</dcterms:created>
  <dcterms:modified xsi:type="dcterms:W3CDTF">2025-07-25T08:26:00Z</dcterms:modified>
</cp:coreProperties>
</file>